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895400">
        <w:rPr>
          <w:lang w:val="en-CA"/>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895400">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95400" w:rsidRPr="00895400" w:rsidRDefault="00816DB1">
      <w:pPr>
        <w:pStyle w:val="TableofFigures"/>
        <w:tabs>
          <w:tab w:val="left" w:pos="1200"/>
          <w:tab w:val="right" w:leader="dot" w:pos="8254"/>
        </w:tabs>
        <w:rPr>
          <w:rFonts w:eastAsiaTheme="minorEastAsia" w:cstheme="minorBidi"/>
          <w:smallCaps w:val="0"/>
          <w:noProof/>
          <w:sz w:val="22"/>
          <w:szCs w:val="22"/>
          <w:lang w:eastAsia="en-CA"/>
        </w:rPr>
      </w:pPr>
      <w:r>
        <w:rPr>
          <w:smallCaps w:val="0"/>
        </w:rPr>
        <w:fldChar w:fldCharType="begin"/>
      </w:r>
      <w:r>
        <w:rPr>
          <w:smallCaps w:val="0"/>
        </w:rPr>
        <w:instrText xml:space="preserve"> TOC \f G \t "Tableau" \c "Tableau" </w:instrText>
      </w:r>
      <w:r>
        <w:rPr>
          <w:smallCaps w:val="0"/>
        </w:rPr>
        <w:fldChar w:fldCharType="separate"/>
      </w:r>
      <w:r w:rsidR="00895400">
        <w:rPr>
          <w:noProof/>
        </w:rPr>
        <w:t>Tableau I.</w:t>
      </w:r>
      <w:r w:rsidR="00895400" w:rsidRPr="00895400">
        <w:rPr>
          <w:rFonts w:eastAsiaTheme="minorEastAsia" w:cstheme="minorBidi"/>
          <w:smallCaps w:val="0"/>
          <w:noProof/>
          <w:sz w:val="22"/>
          <w:szCs w:val="22"/>
          <w:lang w:eastAsia="en-CA"/>
        </w:rPr>
        <w:tab/>
      </w:r>
      <w:r w:rsidR="00895400">
        <w:rPr>
          <w:noProof/>
        </w:rPr>
        <w:t>Représentation de deux cycles</w:t>
      </w:r>
      <w:r w:rsidR="00895400">
        <w:rPr>
          <w:noProof/>
        </w:rPr>
        <w:tab/>
      </w:r>
      <w:r w:rsidR="00895400">
        <w:rPr>
          <w:noProof/>
        </w:rPr>
        <w:fldChar w:fldCharType="begin"/>
      </w:r>
      <w:r w:rsidR="00895400">
        <w:rPr>
          <w:noProof/>
        </w:rPr>
        <w:instrText xml:space="preserve"> PAGEREF _Toc521087447 \h </w:instrText>
      </w:r>
      <w:r w:rsidR="00895400">
        <w:rPr>
          <w:noProof/>
        </w:rPr>
      </w:r>
      <w:r w:rsidR="00895400">
        <w:rPr>
          <w:noProof/>
        </w:rPr>
        <w:fldChar w:fldCharType="separate"/>
      </w:r>
      <w:r w:rsidR="00895400">
        <w:rPr>
          <w:noProof/>
        </w:rPr>
        <w:t>27</w:t>
      </w:r>
      <w:r w:rsidR="00895400">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I.</w:t>
      </w:r>
      <w:r w:rsidRPr="00895400">
        <w:rPr>
          <w:rFonts w:eastAsiaTheme="minorEastAsia" w:cstheme="minorBidi"/>
          <w:smallCaps w:val="0"/>
          <w:noProof/>
          <w:sz w:val="22"/>
          <w:szCs w:val="22"/>
          <w:lang w:eastAsia="en-CA"/>
        </w:rPr>
        <w:tab/>
      </w:r>
      <w:r>
        <w:rPr>
          <w:noProof/>
        </w:rPr>
        <w:t>Exemple d’information sur les expériences de la RMDB. (ETERNA_R00_0000)</w:t>
      </w:r>
      <w:r>
        <w:rPr>
          <w:noProof/>
        </w:rPr>
        <w:tab/>
      </w:r>
      <w:r>
        <w:rPr>
          <w:noProof/>
        </w:rPr>
        <w:fldChar w:fldCharType="begin"/>
      </w:r>
      <w:r>
        <w:rPr>
          <w:noProof/>
        </w:rPr>
        <w:instrText xml:space="preserve"> PAGEREF _Toc521087448 \h </w:instrText>
      </w:r>
      <w:r>
        <w:rPr>
          <w:noProof/>
        </w:rPr>
      </w:r>
      <w:r>
        <w:rPr>
          <w:noProof/>
        </w:rPr>
        <w:fldChar w:fldCharType="separate"/>
      </w:r>
      <w:r>
        <w:rPr>
          <w:noProof/>
        </w:rPr>
        <w:t>37</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II.</w:t>
      </w:r>
      <w:r w:rsidRPr="00895400">
        <w:rPr>
          <w:rFonts w:eastAsiaTheme="minorEastAsia" w:cstheme="minorBidi"/>
          <w:smallCaps w:val="0"/>
          <w:noProof/>
          <w:sz w:val="22"/>
          <w:szCs w:val="22"/>
          <w:lang w:eastAsia="en-CA"/>
        </w:rPr>
        <w:tab/>
      </w:r>
      <w:r>
        <w:rPr>
          <w:noProof/>
        </w:rPr>
        <w:t>Catégories de nucléotides en fonction de leur réactivité</w:t>
      </w:r>
      <w:r>
        <w:rPr>
          <w:noProof/>
        </w:rPr>
        <w:tab/>
      </w:r>
      <w:r>
        <w:rPr>
          <w:noProof/>
        </w:rPr>
        <w:fldChar w:fldCharType="begin"/>
      </w:r>
      <w:r>
        <w:rPr>
          <w:noProof/>
        </w:rPr>
        <w:instrText xml:space="preserve"> PAGEREF _Toc521087449 \h </w:instrText>
      </w:r>
      <w:r>
        <w:rPr>
          <w:noProof/>
        </w:rPr>
      </w:r>
      <w:r>
        <w:rPr>
          <w:noProof/>
        </w:rPr>
        <w:fldChar w:fldCharType="separate"/>
      </w:r>
      <w:r>
        <w:rPr>
          <w:noProof/>
        </w:rPr>
        <w:t>46</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V.</w:t>
      </w:r>
      <w:r w:rsidRPr="00895400">
        <w:rPr>
          <w:rFonts w:eastAsiaTheme="minorEastAsia" w:cstheme="minorBidi"/>
          <w:smallCaps w:val="0"/>
          <w:noProof/>
          <w:sz w:val="22"/>
          <w:szCs w:val="22"/>
          <w:lang w:eastAsia="en-CA"/>
        </w:rPr>
        <w:tab/>
      </w:r>
      <w:r>
        <w:rPr>
          <w:noProof/>
        </w:rPr>
        <w:t>Propriété du carré pour des valeur entre 0 et 1</w:t>
      </w:r>
      <w:r>
        <w:rPr>
          <w:noProof/>
        </w:rPr>
        <w:tab/>
      </w:r>
      <w:r>
        <w:rPr>
          <w:noProof/>
        </w:rPr>
        <w:fldChar w:fldCharType="begin"/>
      </w:r>
      <w:r>
        <w:rPr>
          <w:noProof/>
        </w:rPr>
        <w:instrText xml:space="preserve"> PAGEREF _Toc521087450 \h </w:instrText>
      </w:r>
      <w:r>
        <w:rPr>
          <w:noProof/>
        </w:rPr>
      </w:r>
      <w:r>
        <w:rPr>
          <w:noProof/>
        </w:rPr>
        <w:fldChar w:fldCharType="separate"/>
      </w:r>
      <w:r>
        <w:rPr>
          <w:noProof/>
        </w:rPr>
        <w:t>47</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w:t>
      </w:r>
      <w:r w:rsidRPr="00895400">
        <w:rPr>
          <w:rFonts w:eastAsiaTheme="minorEastAsia" w:cstheme="minorBidi"/>
          <w:smallCaps w:val="0"/>
          <w:noProof/>
          <w:sz w:val="22"/>
          <w:szCs w:val="22"/>
          <w:lang w:eastAsia="en-CA"/>
        </w:rPr>
        <w:tab/>
      </w:r>
      <w:r>
        <w:rPr>
          <w:noProof/>
        </w:rPr>
        <w:t>Résultat des tests pour choisir les paramètres de l’ensemble d’entrainement du logiciel RNAsubopt</w:t>
      </w:r>
      <w:r>
        <w:rPr>
          <w:noProof/>
        </w:rPr>
        <w:tab/>
      </w:r>
      <w:r>
        <w:rPr>
          <w:noProof/>
        </w:rPr>
        <w:fldChar w:fldCharType="begin"/>
      </w:r>
      <w:r>
        <w:rPr>
          <w:noProof/>
        </w:rPr>
        <w:instrText xml:space="preserve"> PAGEREF _Toc521087451 \h </w:instrText>
      </w:r>
      <w:r>
        <w:rPr>
          <w:noProof/>
        </w:rPr>
      </w:r>
      <w:r>
        <w:rPr>
          <w:noProof/>
        </w:rPr>
        <w:fldChar w:fldCharType="separate"/>
      </w:r>
      <w:r>
        <w:rPr>
          <w:noProof/>
        </w:rPr>
        <w:t>49</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w:t>
      </w:r>
      <w:r w:rsidRPr="00895400">
        <w:rPr>
          <w:rFonts w:eastAsiaTheme="minorEastAsia" w:cstheme="minorBidi"/>
          <w:smallCaps w:val="0"/>
          <w:noProof/>
          <w:sz w:val="22"/>
          <w:szCs w:val="22"/>
          <w:lang w:eastAsia="en-CA"/>
        </w:rPr>
        <w:tab/>
      </w:r>
      <w:r>
        <w:rPr>
          <w:noProof/>
        </w:rPr>
        <w:t>Résultat des tests pour choisir les paramètres de l’ensemble d’entrainement du logiciel MCFlashfold</w:t>
      </w:r>
      <w:r>
        <w:rPr>
          <w:noProof/>
        </w:rPr>
        <w:tab/>
      </w:r>
      <w:r>
        <w:rPr>
          <w:noProof/>
        </w:rPr>
        <w:fldChar w:fldCharType="begin"/>
      </w:r>
      <w:r>
        <w:rPr>
          <w:noProof/>
        </w:rPr>
        <w:instrText xml:space="preserve"> PAGEREF _Toc521087452 \h </w:instrText>
      </w:r>
      <w:r>
        <w:rPr>
          <w:noProof/>
        </w:rPr>
      </w:r>
      <w:r>
        <w:rPr>
          <w:noProof/>
        </w:rPr>
        <w:fldChar w:fldCharType="separate"/>
      </w:r>
      <w:r>
        <w:rPr>
          <w:noProof/>
        </w:rPr>
        <w:t>50</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I.</w:t>
      </w:r>
      <w:r w:rsidRPr="00895400">
        <w:rPr>
          <w:rFonts w:eastAsiaTheme="minorEastAsia" w:cstheme="minorBidi"/>
          <w:smallCaps w:val="0"/>
          <w:noProof/>
          <w:sz w:val="22"/>
          <w:szCs w:val="22"/>
          <w:lang w:eastAsia="en-CA"/>
        </w:rPr>
        <w:tab/>
      </w:r>
      <w:r>
        <w:rPr>
          <w:noProof/>
        </w:rPr>
        <w:t>Signification des valeurs de prédictions 1 et -1 dans RDV</w:t>
      </w:r>
      <w:r>
        <w:rPr>
          <w:noProof/>
        </w:rPr>
        <w:tab/>
      </w:r>
      <w:r>
        <w:rPr>
          <w:noProof/>
        </w:rPr>
        <w:fldChar w:fldCharType="begin"/>
      </w:r>
      <w:r>
        <w:rPr>
          <w:noProof/>
        </w:rPr>
        <w:instrText xml:space="preserve"> PAGEREF _Toc521087453 \h </w:instrText>
      </w:r>
      <w:r>
        <w:rPr>
          <w:noProof/>
        </w:rPr>
      </w:r>
      <w:r>
        <w:rPr>
          <w:noProof/>
        </w:rPr>
        <w:fldChar w:fldCharType="separate"/>
      </w:r>
      <w:r>
        <w:rPr>
          <w:noProof/>
        </w:rPr>
        <w:t>58</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VIII.</w:t>
      </w:r>
      <w:r w:rsidRPr="00895400">
        <w:rPr>
          <w:rFonts w:eastAsiaTheme="minorEastAsia" w:cstheme="minorBidi"/>
          <w:smallCaps w:val="0"/>
          <w:noProof/>
          <w:sz w:val="22"/>
          <w:szCs w:val="22"/>
          <w:lang w:eastAsia="en-CA"/>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21087454 \h </w:instrText>
      </w:r>
      <w:r>
        <w:rPr>
          <w:noProof/>
        </w:rPr>
      </w:r>
      <w:r>
        <w:rPr>
          <w:noProof/>
        </w:rPr>
        <w:fldChar w:fldCharType="separate"/>
      </w:r>
      <w:r>
        <w:rPr>
          <w:noProof/>
        </w:rPr>
        <w:t>58</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IX.</w:t>
      </w:r>
      <w:r w:rsidRPr="00895400">
        <w:rPr>
          <w:rFonts w:eastAsiaTheme="minorEastAsia" w:cstheme="minorBidi"/>
          <w:smallCaps w:val="0"/>
          <w:noProof/>
          <w:sz w:val="22"/>
          <w:szCs w:val="22"/>
          <w:lang w:eastAsia="en-CA"/>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21087455 \h </w:instrText>
      </w:r>
      <w:r>
        <w:rPr>
          <w:noProof/>
        </w:rPr>
      </w:r>
      <w:r>
        <w:rPr>
          <w:noProof/>
        </w:rPr>
        <w:fldChar w:fldCharType="separate"/>
      </w:r>
      <w:r>
        <w:rPr>
          <w:noProof/>
        </w:rPr>
        <w:t>64</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w:t>
      </w:r>
      <w:r w:rsidRPr="00895400">
        <w:rPr>
          <w:rFonts w:eastAsiaTheme="minorEastAsia" w:cstheme="minorBidi"/>
          <w:smallCaps w:val="0"/>
          <w:noProof/>
          <w:sz w:val="22"/>
          <w:szCs w:val="22"/>
          <w:lang w:eastAsia="en-CA"/>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21087456 \h </w:instrText>
      </w:r>
      <w:r>
        <w:rPr>
          <w:noProof/>
        </w:rPr>
      </w:r>
      <w:r>
        <w:rPr>
          <w:noProof/>
        </w:rPr>
        <w:fldChar w:fldCharType="separate"/>
      </w:r>
      <w:r>
        <w:rPr>
          <w:noProof/>
        </w:rPr>
        <w:t>67</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I.</w:t>
      </w:r>
      <w:r w:rsidRPr="00895400">
        <w:rPr>
          <w:rFonts w:eastAsiaTheme="minorEastAsia" w:cstheme="minorBidi"/>
          <w:smallCaps w:val="0"/>
          <w:noProof/>
          <w:sz w:val="22"/>
          <w:szCs w:val="22"/>
          <w:lang w:eastAsia="en-CA"/>
        </w:rPr>
        <w:tab/>
      </w:r>
      <w:r>
        <w:rPr>
          <w:noProof/>
        </w:rPr>
        <w:t>Description des champs des fichiers JSON standardisés des ARN</w:t>
      </w:r>
      <w:r>
        <w:rPr>
          <w:noProof/>
        </w:rPr>
        <w:tab/>
      </w:r>
      <w:r>
        <w:rPr>
          <w:noProof/>
        </w:rPr>
        <w:fldChar w:fldCharType="begin"/>
      </w:r>
      <w:r>
        <w:rPr>
          <w:noProof/>
        </w:rPr>
        <w:instrText xml:space="preserve"> PAGEREF _Toc521087457 \h </w:instrText>
      </w:r>
      <w:r>
        <w:rPr>
          <w:noProof/>
        </w:rPr>
      </w:r>
      <w:r>
        <w:rPr>
          <w:noProof/>
        </w:rPr>
        <w:fldChar w:fldCharType="separate"/>
      </w:r>
      <w:r>
        <w:rPr>
          <w:noProof/>
        </w:rPr>
        <w:t>xxiii</w:t>
      </w:r>
      <w:r>
        <w:rPr>
          <w:noProof/>
        </w:rPr>
        <w:fldChar w:fldCharType="end"/>
      </w:r>
    </w:p>
    <w:p w:rsidR="00895400" w:rsidRPr="00895400" w:rsidRDefault="00895400">
      <w:pPr>
        <w:pStyle w:val="TableofFigures"/>
        <w:tabs>
          <w:tab w:val="left" w:pos="1200"/>
          <w:tab w:val="right" w:leader="dot" w:pos="8254"/>
        </w:tabs>
        <w:rPr>
          <w:rFonts w:eastAsiaTheme="minorEastAsia" w:cstheme="minorBidi"/>
          <w:smallCaps w:val="0"/>
          <w:noProof/>
          <w:sz w:val="22"/>
          <w:szCs w:val="22"/>
          <w:lang w:eastAsia="en-CA"/>
        </w:rPr>
      </w:pPr>
      <w:r>
        <w:rPr>
          <w:noProof/>
        </w:rPr>
        <w:t>Tableau XII.</w:t>
      </w:r>
      <w:r w:rsidRPr="00895400">
        <w:rPr>
          <w:rFonts w:eastAsiaTheme="minorEastAsia" w:cstheme="minorBidi"/>
          <w:smallCaps w:val="0"/>
          <w:noProof/>
          <w:sz w:val="22"/>
          <w:szCs w:val="22"/>
          <w:lang w:eastAsia="en-CA"/>
        </w:rPr>
        <w:tab/>
      </w:r>
      <w:r>
        <w:rPr>
          <w:noProof/>
        </w:rPr>
        <w:t xml:space="preserve">Description du champs </w:t>
      </w:r>
      <w:r w:rsidRPr="008D3107">
        <w:rPr>
          <w:i/>
          <w:noProof/>
        </w:rPr>
        <w:t>nts</w:t>
      </w:r>
      <w:r>
        <w:rPr>
          <w:noProof/>
        </w:rPr>
        <w:t xml:space="preserve"> des fichiers JSON standardisés</w:t>
      </w:r>
      <w:r>
        <w:rPr>
          <w:noProof/>
        </w:rPr>
        <w:tab/>
      </w:r>
      <w:r>
        <w:rPr>
          <w:noProof/>
        </w:rPr>
        <w:fldChar w:fldCharType="begin"/>
      </w:r>
      <w:r>
        <w:rPr>
          <w:noProof/>
        </w:rPr>
        <w:instrText xml:space="preserve"> PAGEREF _Toc521087458 \h </w:instrText>
      </w:r>
      <w:r>
        <w:rPr>
          <w:noProof/>
        </w:rPr>
      </w:r>
      <w:r>
        <w:rPr>
          <w:noProof/>
        </w:rPr>
        <w:fldChar w:fldCharType="separate"/>
      </w:r>
      <w:r>
        <w:rPr>
          <w:noProof/>
        </w:rPr>
        <w:t>xxiv</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895400" w:rsidRDefault="007D2CDE">
      <w:pPr>
        <w:pStyle w:val="TableofFigures"/>
        <w:tabs>
          <w:tab w:val="right" w:leader="dot" w:pos="8254"/>
        </w:tabs>
        <w:rPr>
          <w:rFonts w:eastAsiaTheme="minorEastAsia" w:cstheme="minorBidi"/>
          <w:smallCaps w:val="0"/>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21087459" w:history="1">
        <w:r w:rsidR="00895400" w:rsidRPr="00517540">
          <w:rPr>
            <w:rStyle w:val="Hyperlink"/>
            <w:noProof/>
            <w:lang w:val="en-CA"/>
          </w:rPr>
          <w:t>Figure 1.</w:t>
        </w:r>
        <w:r w:rsidR="00895400" w:rsidRPr="00517540">
          <w:rPr>
            <w:rStyle w:val="Hyperlink"/>
            <w:noProof/>
          </w:rPr>
          <w:t xml:space="preserve"> Nombre de séquences d’ARN ajoutées à la RMDB entre septembre 2014 et mars 2017. </w:t>
        </w:r>
        <w:r w:rsidR="00895400" w:rsidRPr="00517540">
          <w:rPr>
            <w:rStyle w:val="Hyperlink"/>
            <w:noProof/>
            <w:lang w:val="en-CA"/>
          </w:rPr>
          <w:t xml:space="preserve">Figure modifiée de l’article : </w:t>
        </w:r>
        <w:r w:rsidR="00895400" w:rsidRPr="00517540">
          <w:rPr>
            <w:rStyle w:val="Hyperlink"/>
            <w:i/>
            <w:noProof/>
            <w:lang w:val="en-CA"/>
          </w:rPr>
          <w:t>Updates to the RNA mapping database (RMDB), version 2.</w:t>
        </w:r>
        <w:r w:rsidR="00895400" w:rsidRPr="00517540">
          <w:rPr>
            <w:rStyle w:val="Hyperlink"/>
            <w:noProof/>
            <w:lang w:val="en-CA"/>
          </w:rPr>
          <w:t xml:space="preserve"> Nucleic Acids Research, 2017.</w:t>
        </w:r>
        <w:r w:rsidR="00895400">
          <w:rPr>
            <w:noProof/>
            <w:webHidden/>
          </w:rPr>
          <w:tab/>
        </w:r>
        <w:r w:rsidR="00895400">
          <w:rPr>
            <w:noProof/>
            <w:webHidden/>
          </w:rPr>
          <w:fldChar w:fldCharType="begin"/>
        </w:r>
        <w:r w:rsidR="00895400">
          <w:rPr>
            <w:noProof/>
            <w:webHidden/>
          </w:rPr>
          <w:instrText xml:space="preserve"> PAGEREF _Toc521087459 \h </w:instrText>
        </w:r>
        <w:r w:rsidR="00895400">
          <w:rPr>
            <w:noProof/>
            <w:webHidden/>
          </w:rPr>
        </w:r>
        <w:r w:rsidR="00895400">
          <w:rPr>
            <w:noProof/>
            <w:webHidden/>
          </w:rPr>
          <w:fldChar w:fldCharType="separate"/>
        </w:r>
        <w:r w:rsidR="00895400">
          <w:rPr>
            <w:noProof/>
            <w:webHidden/>
          </w:rPr>
          <w:t>17</w:t>
        </w:r>
        <w:r w:rsidR="00895400">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0" w:history="1">
        <w:r w:rsidRPr="00517540">
          <w:rPr>
            <w:rStyle w:val="Hyperlink"/>
            <w:noProof/>
            <w:specVanish/>
          </w:rPr>
          <w:t>Figure 2. Représentation d’un nucléotide, l’adénosine monophosphate (AMP).</w:t>
        </w:r>
        <w:r>
          <w:rPr>
            <w:noProof/>
            <w:webHidden/>
          </w:rPr>
          <w:tab/>
        </w:r>
        <w:r>
          <w:rPr>
            <w:noProof/>
            <w:webHidden/>
          </w:rPr>
          <w:fldChar w:fldCharType="begin"/>
        </w:r>
        <w:r>
          <w:rPr>
            <w:noProof/>
            <w:webHidden/>
          </w:rPr>
          <w:instrText xml:space="preserve"> PAGEREF _Toc521087460 \h </w:instrText>
        </w:r>
        <w:r>
          <w:rPr>
            <w:noProof/>
            <w:webHidden/>
          </w:rPr>
        </w:r>
        <w:r>
          <w:rPr>
            <w:noProof/>
            <w:webHidden/>
          </w:rPr>
          <w:fldChar w:fldCharType="separate"/>
        </w:r>
        <w:r>
          <w:rPr>
            <w:noProof/>
            <w:webHidden/>
          </w:rPr>
          <w:t>21</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1" w:history="1">
        <w:r w:rsidRPr="00517540">
          <w:rPr>
            <w:rStyle w:val="Hyperlink"/>
            <w:noProof/>
            <w:specVanish/>
          </w:rPr>
          <w:t>Figure 4. Représentation en balles et bâtons (</w:t>
        </w:r>
        <w:r w:rsidRPr="00517540">
          <w:rPr>
            <w:rStyle w:val="Hyperlink"/>
            <w:i/>
            <w:noProof/>
          </w:rPr>
          <w:t>balls and sticks</w:t>
        </w:r>
        <w:r w:rsidRPr="00517540">
          <w:rPr>
            <w:rStyle w:val="Hyperlink"/>
            <w:noProof/>
          </w:rPr>
          <w:t>) d’un groupement phosphate et d’un beta-D-ribose.</w:t>
        </w:r>
        <w:r>
          <w:rPr>
            <w:noProof/>
            <w:webHidden/>
          </w:rPr>
          <w:tab/>
        </w:r>
        <w:r>
          <w:rPr>
            <w:noProof/>
            <w:webHidden/>
          </w:rPr>
          <w:fldChar w:fldCharType="begin"/>
        </w:r>
        <w:r>
          <w:rPr>
            <w:noProof/>
            <w:webHidden/>
          </w:rPr>
          <w:instrText xml:space="preserve"> PAGEREF _Toc521087461 \h </w:instrText>
        </w:r>
        <w:r>
          <w:rPr>
            <w:noProof/>
            <w:webHidden/>
          </w:rPr>
        </w:r>
        <w:r>
          <w:rPr>
            <w:noProof/>
            <w:webHidden/>
          </w:rPr>
          <w:fldChar w:fldCharType="separate"/>
        </w:r>
        <w:r>
          <w:rPr>
            <w:noProof/>
            <w:webHidden/>
          </w:rPr>
          <w:t>2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2" w:history="1">
        <w:r w:rsidRPr="00517540">
          <w:rPr>
            <w:rStyle w:val="Hyperlink"/>
            <w:noProof/>
            <w:specVanish/>
          </w:rPr>
          <w:t>Figure 6. Les quatre nucléotides des ARN.</w:t>
        </w:r>
        <w:r>
          <w:rPr>
            <w:noProof/>
            <w:webHidden/>
          </w:rPr>
          <w:tab/>
        </w:r>
        <w:r>
          <w:rPr>
            <w:noProof/>
            <w:webHidden/>
          </w:rPr>
          <w:fldChar w:fldCharType="begin"/>
        </w:r>
        <w:r>
          <w:rPr>
            <w:noProof/>
            <w:webHidden/>
          </w:rPr>
          <w:instrText xml:space="preserve"> PAGEREF _Toc521087462 \h </w:instrText>
        </w:r>
        <w:r>
          <w:rPr>
            <w:noProof/>
            <w:webHidden/>
          </w:rPr>
        </w:r>
        <w:r>
          <w:rPr>
            <w:noProof/>
            <w:webHidden/>
          </w:rPr>
          <w:fldChar w:fldCharType="separate"/>
        </w:r>
        <w:r>
          <w:rPr>
            <w:noProof/>
            <w:webHidden/>
          </w:rPr>
          <w:t>2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3" w:history="1">
        <w:r w:rsidRPr="00517540">
          <w:rPr>
            <w:rStyle w:val="Hyperlink"/>
            <w:noProof/>
          </w:rPr>
          <w:t xml:space="preserve">Figure 9. Exemple de visualisation d’une structure secondaire générée par le logiciel </w:t>
        </w:r>
        <w:r w:rsidRPr="00517540">
          <w:rPr>
            <w:rStyle w:val="Hyperlink"/>
            <w:i/>
            <w:noProof/>
          </w:rPr>
          <w:t>RNA dynamique viewer</w:t>
        </w:r>
        <w:r w:rsidRPr="00517540">
          <w:rPr>
            <w:rStyle w:val="Hyperlink"/>
            <w:noProof/>
          </w:rPr>
          <w:t>. (Voir chapitre 2)</w:t>
        </w:r>
        <w:r>
          <w:rPr>
            <w:noProof/>
            <w:webHidden/>
          </w:rPr>
          <w:tab/>
        </w:r>
        <w:r>
          <w:rPr>
            <w:noProof/>
            <w:webHidden/>
          </w:rPr>
          <w:fldChar w:fldCharType="begin"/>
        </w:r>
        <w:r>
          <w:rPr>
            <w:noProof/>
            <w:webHidden/>
          </w:rPr>
          <w:instrText xml:space="preserve"> PAGEREF _Toc521087463 \h </w:instrText>
        </w:r>
        <w:r>
          <w:rPr>
            <w:noProof/>
            <w:webHidden/>
          </w:rPr>
        </w:r>
        <w:r>
          <w:rPr>
            <w:noProof/>
            <w:webHidden/>
          </w:rPr>
          <w:fldChar w:fldCharType="separate"/>
        </w:r>
        <w:r>
          <w:rPr>
            <w:noProof/>
            <w:webHidden/>
          </w:rPr>
          <w:t>24</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4" w:history="1">
        <w:r w:rsidRPr="00517540">
          <w:rPr>
            <w:rStyle w:val="Hyperlink"/>
            <w:noProof/>
            <w:specVanish/>
          </w:rPr>
          <w:t>Figure 10. Un cycle « </w:t>
        </w:r>
        <w:r w:rsidRPr="00517540">
          <w:rPr>
            <w:rStyle w:val="Hyperlink"/>
            <w:rFonts w:ascii="Baskerville Old Face" w:hAnsi="Baskerville Old Face"/>
            <w:noProof/>
          </w:rPr>
          <w:t>3_2</w:t>
        </w:r>
        <w:r w:rsidRPr="00517540">
          <w:rPr>
            <w:rStyle w:val="Hyperlink"/>
            <w:noProof/>
          </w:rPr>
          <w:t> ».</w:t>
        </w:r>
        <w:r>
          <w:rPr>
            <w:noProof/>
            <w:webHidden/>
          </w:rPr>
          <w:tab/>
        </w:r>
        <w:r>
          <w:rPr>
            <w:noProof/>
            <w:webHidden/>
          </w:rPr>
          <w:fldChar w:fldCharType="begin"/>
        </w:r>
        <w:r>
          <w:rPr>
            <w:noProof/>
            <w:webHidden/>
          </w:rPr>
          <w:instrText xml:space="preserve"> PAGEREF _Toc521087464 \h </w:instrText>
        </w:r>
        <w:r>
          <w:rPr>
            <w:noProof/>
            <w:webHidden/>
          </w:rPr>
        </w:r>
        <w:r>
          <w:rPr>
            <w:noProof/>
            <w:webHidden/>
          </w:rPr>
          <w:fldChar w:fldCharType="separate"/>
        </w:r>
        <w:r>
          <w:rPr>
            <w:noProof/>
            <w:webHidden/>
          </w:rPr>
          <w:t>25</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5" w:history="1">
        <w:r w:rsidRPr="00517540">
          <w:rPr>
            <w:rStyle w:val="Hyperlink"/>
            <w:noProof/>
            <w:specVanish/>
          </w:rPr>
          <w:t>Figure 12. Une sous-structure formée de deux cycles collés.</w:t>
        </w:r>
        <w:r>
          <w:rPr>
            <w:noProof/>
            <w:webHidden/>
          </w:rPr>
          <w:tab/>
        </w:r>
        <w:r>
          <w:rPr>
            <w:noProof/>
            <w:webHidden/>
          </w:rPr>
          <w:fldChar w:fldCharType="begin"/>
        </w:r>
        <w:r>
          <w:rPr>
            <w:noProof/>
            <w:webHidden/>
          </w:rPr>
          <w:instrText xml:space="preserve"> PAGEREF _Toc521087465 \h </w:instrText>
        </w:r>
        <w:r>
          <w:rPr>
            <w:noProof/>
            <w:webHidden/>
          </w:rPr>
        </w:r>
        <w:r>
          <w:rPr>
            <w:noProof/>
            <w:webHidden/>
          </w:rPr>
          <w:fldChar w:fldCharType="separate"/>
        </w:r>
        <w:r>
          <w:rPr>
            <w:noProof/>
            <w:webHidden/>
          </w:rPr>
          <w:t>2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6" w:history="1">
        <w:r w:rsidRPr="00517540">
          <w:rPr>
            <w:rStyle w:val="Hyperlink"/>
            <w:noProof/>
            <w:specVanish/>
          </w:rPr>
          <w:t>Figure 14. Représentation de trois cycles se chevauchant.</w:t>
        </w:r>
        <w:r>
          <w:rPr>
            <w:noProof/>
            <w:webHidden/>
          </w:rPr>
          <w:tab/>
        </w:r>
        <w:r>
          <w:rPr>
            <w:noProof/>
            <w:webHidden/>
          </w:rPr>
          <w:fldChar w:fldCharType="begin"/>
        </w:r>
        <w:r>
          <w:rPr>
            <w:noProof/>
            <w:webHidden/>
          </w:rPr>
          <w:instrText xml:space="preserve"> PAGEREF _Toc521087466 \h </w:instrText>
        </w:r>
        <w:r>
          <w:rPr>
            <w:noProof/>
            <w:webHidden/>
          </w:rPr>
        </w:r>
        <w:r>
          <w:rPr>
            <w:noProof/>
            <w:webHidden/>
          </w:rPr>
          <w:fldChar w:fldCharType="separate"/>
        </w:r>
        <w:r>
          <w:rPr>
            <w:noProof/>
            <w:webHidden/>
          </w:rPr>
          <w:t>2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7" w:history="1">
        <w:r w:rsidRPr="00517540">
          <w:rPr>
            <w:rStyle w:val="Hyperlink"/>
            <w:noProof/>
            <w:specVanish/>
          </w:rPr>
          <w:t>Figure 16. Réaction chimique du 1M7 avec le 2’OH du sucre d’un nucléotide.</w:t>
        </w:r>
        <w:r>
          <w:rPr>
            <w:noProof/>
            <w:webHidden/>
          </w:rPr>
          <w:tab/>
        </w:r>
        <w:r>
          <w:rPr>
            <w:noProof/>
            <w:webHidden/>
          </w:rPr>
          <w:fldChar w:fldCharType="begin"/>
        </w:r>
        <w:r>
          <w:rPr>
            <w:noProof/>
            <w:webHidden/>
          </w:rPr>
          <w:instrText xml:space="preserve"> PAGEREF _Toc521087467 \h </w:instrText>
        </w:r>
        <w:r>
          <w:rPr>
            <w:noProof/>
            <w:webHidden/>
          </w:rPr>
        </w:r>
        <w:r>
          <w:rPr>
            <w:noProof/>
            <w:webHidden/>
          </w:rPr>
          <w:fldChar w:fldCharType="separate"/>
        </w:r>
        <w:r>
          <w:rPr>
            <w:noProof/>
            <w:webHidden/>
          </w:rPr>
          <w:t>3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8" w:history="1">
        <w:r w:rsidRPr="00517540">
          <w:rPr>
            <w:rStyle w:val="Hyperlink"/>
            <w:noProof/>
            <w:specVanish/>
          </w:rPr>
          <w:t xml:space="preserve">Figure 18. Les données de réactivités également phasé pour </w:t>
        </w:r>
        <w:r w:rsidRPr="00517540">
          <w:rPr>
            <w:rStyle w:val="Hyperlink"/>
            <w:i/>
            <w:noProof/>
          </w:rPr>
          <w:t>RNA dynamic viewer</w:t>
        </w:r>
        <w:r w:rsidRPr="00517540">
          <w:rPr>
            <w:rStyle w:val="Hyperlink"/>
            <w:noProof/>
          </w:rPr>
          <w:t xml:space="preserve"> et le site web de la </w:t>
        </w:r>
        <w:r w:rsidRPr="00517540">
          <w:rPr>
            <w:rStyle w:val="Hyperlink"/>
            <w:i/>
            <w:noProof/>
          </w:rPr>
          <w:t>RMDB</w:t>
        </w:r>
        <w:r w:rsidRPr="00517540">
          <w:rPr>
            <w:rStyle w:val="Hyperlink"/>
            <w:noProof/>
          </w:rPr>
          <w:t>.</w:t>
        </w:r>
        <w:r>
          <w:rPr>
            <w:noProof/>
            <w:webHidden/>
          </w:rPr>
          <w:tab/>
        </w:r>
        <w:r>
          <w:rPr>
            <w:noProof/>
            <w:webHidden/>
          </w:rPr>
          <w:fldChar w:fldCharType="begin"/>
        </w:r>
        <w:r>
          <w:rPr>
            <w:noProof/>
            <w:webHidden/>
          </w:rPr>
          <w:instrText xml:space="preserve"> PAGEREF _Toc521087468 \h </w:instrText>
        </w:r>
        <w:r>
          <w:rPr>
            <w:noProof/>
            <w:webHidden/>
          </w:rPr>
        </w:r>
        <w:r>
          <w:rPr>
            <w:noProof/>
            <w:webHidden/>
          </w:rPr>
          <w:fldChar w:fldCharType="separate"/>
        </w:r>
        <w:r>
          <w:rPr>
            <w:noProof/>
            <w:webHidden/>
          </w:rPr>
          <w:t>3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69" w:history="1">
        <w:r w:rsidRPr="00517540">
          <w:rPr>
            <w:rStyle w:val="Hyperlink"/>
            <w:noProof/>
            <w:specVanish/>
          </w:rPr>
          <w:t xml:space="preserve">Figure 20. Comparaison entre une structure produite par </w:t>
        </w:r>
        <w:r w:rsidRPr="00517540">
          <w:rPr>
            <w:rStyle w:val="Hyperlink"/>
            <w:i/>
            <w:noProof/>
          </w:rPr>
          <w:t>RNA dynamic viewer</w:t>
        </w:r>
        <w:r w:rsidRPr="00517540">
          <w:rPr>
            <w:rStyle w:val="Hyperlink"/>
            <w:noProof/>
          </w:rPr>
          <w:t xml:space="preserve"> et son homologue pris de la page web de la </w:t>
        </w:r>
        <w:r w:rsidRPr="00517540">
          <w:rPr>
            <w:rStyle w:val="Hyperlink"/>
            <w:i/>
            <w:noProof/>
          </w:rPr>
          <w:t>RMDB</w:t>
        </w:r>
        <w:r w:rsidRPr="00517540">
          <w:rPr>
            <w:rStyle w:val="Hyperlink"/>
            <w:noProof/>
          </w:rPr>
          <w:t>.</w:t>
        </w:r>
        <w:r>
          <w:rPr>
            <w:noProof/>
            <w:webHidden/>
          </w:rPr>
          <w:tab/>
        </w:r>
        <w:r>
          <w:rPr>
            <w:noProof/>
            <w:webHidden/>
          </w:rPr>
          <w:fldChar w:fldCharType="begin"/>
        </w:r>
        <w:r>
          <w:rPr>
            <w:noProof/>
            <w:webHidden/>
          </w:rPr>
          <w:instrText xml:space="preserve"> PAGEREF _Toc521087469 \h </w:instrText>
        </w:r>
        <w:r>
          <w:rPr>
            <w:noProof/>
            <w:webHidden/>
          </w:rPr>
        </w:r>
        <w:r>
          <w:rPr>
            <w:noProof/>
            <w:webHidden/>
          </w:rPr>
          <w:fldChar w:fldCharType="separate"/>
        </w:r>
        <w:r>
          <w:rPr>
            <w:noProof/>
            <w:webHidden/>
          </w:rPr>
          <w:t>38</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0" w:history="1">
        <w:r w:rsidRPr="00517540">
          <w:rPr>
            <w:rStyle w:val="Hyperlink"/>
            <w:noProof/>
          </w:rPr>
          <w:t>Figure 22. SS provenant de FORNA. Les doubles hélices sont vertes, les renflements sont rouges et les loupes terminales et intérieurs bleus et jaunes respectivement. Les cycles sont placés dans des boites. La figure originale est en bas à droite.</w:t>
        </w:r>
        <w:r>
          <w:rPr>
            <w:noProof/>
            <w:webHidden/>
          </w:rPr>
          <w:tab/>
        </w:r>
        <w:r>
          <w:rPr>
            <w:noProof/>
            <w:webHidden/>
          </w:rPr>
          <w:fldChar w:fldCharType="begin"/>
        </w:r>
        <w:r>
          <w:rPr>
            <w:noProof/>
            <w:webHidden/>
          </w:rPr>
          <w:instrText xml:space="preserve"> PAGEREF _Toc521087470 \h </w:instrText>
        </w:r>
        <w:r>
          <w:rPr>
            <w:noProof/>
            <w:webHidden/>
          </w:rPr>
        </w:r>
        <w:r>
          <w:rPr>
            <w:noProof/>
            <w:webHidden/>
          </w:rPr>
          <w:fldChar w:fldCharType="separate"/>
        </w:r>
        <w:r>
          <w:rPr>
            <w:noProof/>
            <w:webHidden/>
          </w:rPr>
          <w:t>39</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1" w:history="1">
        <w:r w:rsidRPr="00517540">
          <w:rPr>
            <w:rStyle w:val="Hyperlink"/>
            <w:noProof/>
          </w:rPr>
          <w:t>Figure 23. Illustration de l’algorithme d’identification des sous-structures. Pour faire des prédictions cette fonction à besoin d’une base de données donnant la réactivité des sous-structures.</w:t>
        </w:r>
        <w:r>
          <w:rPr>
            <w:noProof/>
            <w:webHidden/>
          </w:rPr>
          <w:tab/>
        </w:r>
        <w:r>
          <w:rPr>
            <w:noProof/>
            <w:webHidden/>
          </w:rPr>
          <w:fldChar w:fldCharType="begin"/>
        </w:r>
        <w:r>
          <w:rPr>
            <w:noProof/>
            <w:webHidden/>
          </w:rPr>
          <w:instrText xml:space="preserve"> PAGEREF _Toc521087471 \h </w:instrText>
        </w:r>
        <w:r>
          <w:rPr>
            <w:noProof/>
            <w:webHidden/>
          </w:rPr>
        </w:r>
        <w:r>
          <w:rPr>
            <w:noProof/>
            <w:webHidden/>
          </w:rPr>
          <w:fldChar w:fldCharType="separate"/>
        </w:r>
        <w:r>
          <w:rPr>
            <w:noProof/>
            <w:webHidden/>
          </w:rPr>
          <w:t>40</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2" w:history="1">
        <w:r w:rsidRPr="00517540">
          <w:rPr>
            <w:rStyle w:val="Hyperlink"/>
            <w:noProof/>
            <w:specVanish/>
          </w:rPr>
          <w:t>Figure 24. La distribution de la diversité d’ensemble de 1000 ARN provenant de la RMDB.</w:t>
        </w:r>
        <w:r>
          <w:rPr>
            <w:noProof/>
            <w:webHidden/>
          </w:rPr>
          <w:tab/>
        </w:r>
        <w:r>
          <w:rPr>
            <w:noProof/>
            <w:webHidden/>
          </w:rPr>
          <w:fldChar w:fldCharType="begin"/>
        </w:r>
        <w:r>
          <w:rPr>
            <w:noProof/>
            <w:webHidden/>
          </w:rPr>
          <w:instrText xml:space="preserve"> PAGEREF _Toc521087472 \h </w:instrText>
        </w:r>
        <w:r>
          <w:rPr>
            <w:noProof/>
            <w:webHidden/>
          </w:rPr>
        </w:r>
        <w:r>
          <w:rPr>
            <w:noProof/>
            <w:webHidden/>
          </w:rPr>
          <w:fldChar w:fldCharType="separate"/>
        </w:r>
        <w:r>
          <w:rPr>
            <w:noProof/>
            <w:webHidden/>
          </w:rPr>
          <w:t>4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3" w:history="1">
        <w:r w:rsidRPr="00517540">
          <w:rPr>
            <w:rStyle w:val="Hyperlink"/>
            <w:noProof/>
            <w:specVanish/>
          </w:rPr>
          <w:t>Figure 26. La distribution de la réactivité moyenne de 2500 ARN provenant de la RMDB.</w:t>
        </w:r>
        <w:r>
          <w:rPr>
            <w:noProof/>
            <w:webHidden/>
          </w:rPr>
          <w:tab/>
        </w:r>
        <w:r>
          <w:rPr>
            <w:noProof/>
            <w:webHidden/>
          </w:rPr>
          <w:fldChar w:fldCharType="begin"/>
        </w:r>
        <w:r>
          <w:rPr>
            <w:noProof/>
            <w:webHidden/>
          </w:rPr>
          <w:instrText xml:space="preserve"> PAGEREF _Toc521087473 \h </w:instrText>
        </w:r>
        <w:r>
          <w:rPr>
            <w:noProof/>
            <w:webHidden/>
          </w:rPr>
        </w:r>
        <w:r>
          <w:rPr>
            <w:noProof/>
            <w:webHidden/>
          </w:rPr>
          <w:fldChar w:fldCharType="separate"/>
        </w:r>
        <w:r>
          <w:rPr>
            <w:noProof/>
            <w:webHidden/>
          </w:rPr>
          <w:t>4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4" w:history="1">
        <w:r w:rsidRPr="00517540">
          <w:rPr>
            <w:rStyle w:val="Hyperlink"/>
            <w:noProof/>
            <w:specVanish/>
          </w:rPr>
          <w:t xml:space="preserve">Figure 28. La distribution du « </w:t>
        </w:r>
        <w:r w:rsidRPr="00517540">
          <w:rPr>
            <w:rStyle w:val="Hyperlink"/>
            <w:i/>
            <w:noProof/>
          </w:rPr>
          <w:t>signal to noise</w:t>
        </w:r>
        <w:r w:rsidRPr="00517540">
          <w:rPr>
            <w:rStyle w:val="Hyperlink"/>
            <w:noProof/>
          </w:rPr>
          <w:t xml:space="preserve"> » de 2500 ARN provenant de la RMDB.</w:t>
        </w:r>
        <w:r>
          <w:rPr>
            <w:noProof/>
            <w:webHidden/>
          </w:rPr>
          <w:tab/>
        </w:r>
        <w:r>
          <w:rPr>
            <w:noProof/>
            <w:webHidden/>
          </w:rPr>
          <w:fldChar w:fldCharType="begin"/>
        </w:r>
        <w:r>
          <w:rPr>
            <w:noProof/>
            <w:webHidden/>
          </w:rPr>
          <w:instrText xml:space="preserve"> PAGEREF _Toc521087474 \h </w:instrText>
        </w:r>
        <w:r>
          <w:rPr>
            <w:noProof/>
            <w:webHidden/>
          </w:rPr>
        </w:r>
        <w:r>
          <w:rPr>
            <w:noProof/>
            <w:webHidden/>
          </w:rPr>
          <w:fldChar w:fldCharType="separate"/>
        </w:r>
        <w:r>
          <w:rPr>
            <w:noProof/>
            <w:webHidden/>
          </w:rPr>
          <w:t>43</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5" w:history="1">
        <w:r w:rsidRPr="00517540">
          <w:rPr>
            <w:rStyle w:val="Hyperlink"/>
            <w:noProof/>
          </w:rPr>
          <w:t>Figure 30. Courbe du pouvoir discriminant des sous-structures du logiciel de repliement des ARN en structure secondaire, RNAsubopt.</w:t>
        </w:r>
        <w:r>
          <w:rPr>
            <w:noProof/>
            <w:webHidden/>
          </w:rPr>
          <w:tab/>
        </w:r>
        <w:r>
          <w:rPr>
            <w:noProof/>
            <w:webHidden/>
          </w:rPr>
          <w:fldChar w:fldCharType="begin"/>
        </w:r>
        <w:r>
          <w:rPr>
            <w:noProof/>
            <w:webHidden/>
          </w:rPr>
          <w:instrText xml:space="preserve"> PAGEREF _Toc521087475 \h </w:instrText>
        </w:r>
        <w:r>
          <w:rPr>
            <w:noProof/>
            <w:webHidden/>
          </w:rPr>
        </w:r>
        <w:r>
          <w:rPr>
            <w:noProof/>
            <w:webHidden/>
          </w:rPr>
          <w:fldChar w:fldCharType="separate"/>
        </w:r>
        <w:r>
          <w:rPr>
            <w:noProof/>
            <w:webHidden/>
          </w:rPr>
          <w:t>4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6" w:history="1">
        <w:r w:rsidRPr="00517540">
          <w:rPr>
            <w:rStyle w:val="Hyperlink"/>
            <w:noProof/>
          </w:rPr>
          <w:t>Figure 31. Courbe du pouvoir discriminant des sous-structures du logiciel de repliement des ARN en structure secondaire, MCFlashfold</w:t>
        </w:r>
        <w:r>
          <w:rPr>
            <w:noProof/>
            <w:webHidden/>
          </w:rPr>
          <w:tab/>
        </w:r>
        <w:r>
          <w:rPr>
            <w:noProof/>
            <w:webHidden/>
          </w:rPr>
          <w:fldChar w:fldCharType="begin"/>
        </w:r>
        <w:r>
          <w:rPr>
            <w:noProof/>
            <w:webHidden/>
          </w:rPr>
          <w:instrText xml:space="preserve"> PAGEREF _Toc521087476 \h </w:instrText>
        </w:r>
        <w:r>
          <w:rPr>
            <w:noProof/>
            <w:webHidden/>
          </w:rPr>
        </w:r>
        <w:r>
          <w:rPr>
            <w:noProof/>
            <w:webHidden/>
          </w:rPr>
          <w:fldChar w:fldCharType="separate"/>
        </w:r>
        <w:r>
          <w:rPr>
            <w:noProof/>
            <w:webHidden/>
          </w:rPr>
          <w:t>46</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7" w:history="1">
        <w:r w:rsidRPr="00517540">
          <w:rPr>
            <w:rStyle w:val="Hyperlink"/>
            <w:noProof/>
            <w:specVanish/>
          </w:rPr>
          <w:t>Figure 1. Distribution des MCN en fonction de leur fréquence.</w:t>
        </w:r>
        <w:r>
          <w:rPr>
            <w:noProof/>
            <w:webHidden/>
          </w:rPr>
          <w:tab/>
        </w:r>
        <w:r>
          <w:rPr>
            <w:noProof/>
            <w:webHidden/>
          </w:rPr>
          <w:fldChar w:fldCharType="begin"/>
        </w:r>
        <w:r>
          <w:rPr>
            <w:noProof/>
            <w:webHidden/>
          </w:rPr>
          <w:instrText xml:space="preserve"> PAGEREF _Toc521087477 \h </w:instrText>
        </w:r>
        <w:r>
          <w:rPr>
            <w:noProof/>
            <w:webHidden/>
          </w:rPr>
        </w:r>
        <w:r>
          <w:rPr>
            <w:noProof/>
            <w:webHidden/>
          </w:rPr>
          <w:fldChar w:fldCharType="separate"/>
        </w:r>
        <w:r>
          <w:rPr>
            <w:noProof/>
            <w:webHidden/>
          </w:rPr>
          <w:t>49</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8" w:history="1">
        <w:r w:rsidRPr="00517540">
          <w:rPr>
            <w:rStyle w:val="Hyperlink"/>
            <w:noProof/>
            <w:specVanish/>
          </w:rPr>
          <w:t>Figure 3. Distribution des fréquences des nucléotides par sous-structures simple dans l’ensemble filtré.</w:t>
        </w:r>
        <w:r>
          <w:rPr>
            <w:noProof/>
            <w:webHidden/>
          </w:rPr>
          <w:tab/>
        </w:r>
        <w:r>
          <w:rPr>
            <w:noProof/>
            <w:webHidden/>
          </w:rPr>
          <w:fldChar w:fldCharType="begin"/>
        </w:r>
        <w:r>
          <w:rPr>
            <w:noProof/>
            <w:webHidden/>
          </w:rPr>
          <w:instrText xml:space="preserve"> PAGEREF _Toc521087478 \h </w:instrText>
        </w:r>
        <w:r>
          <w:rPr>
            <w:noProof/>
            <w:webHidden/>
          </w:rPr>
        </w:r>
        <w:r>
          <w:rPr>
            <w:noProof/>
            <w:webHidden/>
          </w:rPr>
          <w:fldChar w:fldCharType="separate"/>
        </w:r>
        <w:r>
          <w:rPr>
            <w:noProof/>
            <w:webHidden/>
          </w:rPr>
          <w:t>50</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79" w:history="1">
        <w:r w:rsidRPr="00517540">
          <w:rPr>
            <w:rStyle w:val="Hyperlink"/>
            <w:noProof/>
          </w:rPr>
          <w:t>Figure 5. Figure 16 inversée : les sous-structures simple sont ordonnés selon la fréquence des sous-structures simple de RNAsubopt.</w:t>
        </w:r>
        <w:r>
          <w:rPr>
            <w:noProof/>
            <w:webHidden/>
          </w:rPr>
          <w:tab/>
        </w:r>
        <w:r>
          <w:rPr>
            <w:noProof/>
            <w:webHidden/>
          </w:rPr>
          <w:fldChar w:fldCharType="begin"/>
        </w:r>
        <w:r>
          <w:rPr>
            <w:noProof/>
            <w:webHidden/>
          </w:rPr>
          <w:instrText xml:space="preserve"> PAGEREF _Toc521087479 \h </w:instrText>
        </w:r>
        <w:r>
          <w:rPr>
            <w:noProof/>
            <w:webHidden/>
          </w:rPr>
        </w:r>
        <w:r>
          <w:rPr>
            <w:noProof/>
            <w:webHidden/>
          </w:rPr>
          <w:fldChar w:fldCharType="separate"/>
        </w:r>
        <w:r>
          <w:rPr>
            <w:noProof/>
            <w:webHidden/>
          </w:rPr>
          <w:t>50</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0" w:history="1">
        <w:r w:rsidRPr="00517540">
          <w:rPr>
            <w:rStyle w:val="Hyperlink"/>
            <w:noProof/>
          </w:rPr>
          <w:t>Figure 6. Vue principale de RNA Dynamic Viewer (RDV).</w:t>
        </w:r>
        <w:r>
          <w:rPr>
            <w:noProof/>
            <w:webHidden/>
          </w:rPr>
          <w:tab/>
        </w:r>
        <w:r>
          <w:rPr>
            <w:noProof/>
            <w:webHidden/>
          </w:rPr>
          <w:fldChar w:fldCharType="begin"/>
        </w:r>
        <w:r>
          <w:rPr>
            <w:noProof/>
            <w:webHidden/>
          </w:rPr>
          <w:instrText xml:space="preserve"> PAGEREF _Toc521087480 \h </w:instrText>
        </w:r>
        <w:r>
          <w:rPr>
            <w:noProof/>
            <w:webHidden/>
          </w:rPr>
        </w:r>
        <w:r>
          <w:rPr>
            <w:noProof/>
            <w:webHidden/>
          </w:rPr>
          <w:fldChar w:fldCharType="separate"/>
        </w:r>
        <w:r>
          <w:rPr>
            <w:noProof/>
            <w:webHidden/>
          </w:rPr>
          <w:t>57</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1" w:history="1">
        <w:r w:rsidRPr="00517540">
          <w:rPr>
            <w:rStyle w:val="Hyperlink"/>
            <w:noProof/>
          </w:rPr>
          <w:t xml:space="preserve">Figure 7. Nombre d’occurrences de deux MCN classé par niveau de réactivité.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Pr="00517540">
          <w:rPr>
            <w:rStyle w:val="Hyperlink"/>
            <w:i/>
            <w:noProof/>
          </w:rPr>
          <w:t>Low</w:t>
        </w:r>
        <w:r w:rsidRPr="00517540">
          <w:rPr>
            <w:rStyle w:val="Hyperlink"/>
            <w:noProof/>
          </w:rPr>
          <w:t xml:space="preserve">» plus le nombre de « </w:t>
        </w:r>
        <w:r w:rsidRPr="00517540">
          <w:rPr>
            <w:rStyle w:val="Hyperlink"/>
            <w:i/>
            <w:noProof/>
          </w:rPr>
          <w:t>Hi</w:t>
        </w:r>
        <w:r w:rsidRPr="00517540">
          <w:rPr>
            <w:rStyle w:val="Hyperlink"/>
            <w:noProof/>
          </w:rPr>
          <w:t xml:space="preserve"> ».</w:t>
        </w:r>
        <w:r>
          <w:rPr>
            <w:noProof/>
            <w:webHidden/>
          </w:rPr>
          <w:tab/>
        </w:r>
        <w:r>
          <w:rPr>
            <w:noProof/>
            <w:webHidden/>
          </w:rPr>
          <w:fldChar w:fldCharType="begin"/>
        </w:r>
        <w:r>
          <w:rPr>
            <w:noProof/>
            <w:webHidden/>
          </w:rPr>
          <w:instrText xml:space="preserve"> PAGEREF _Toc521087481 \h </w:instrText>
        </w:r>
        <w:r>
          <w:rPr>
            <w:noProof/>
            <w:webHidden/>
          </w:rPr>
        </w:r>
        <w:r>
          <w:rPr>
            <w:noProof/>
            <w:webHidden/>
          </w:rPr>
          <w:fldChar w:fldCharType="separate"/>
        </w:r>
        <w:r>
          <w:rPr>
            <w:noProof/>
            <w:webHidden/>
          </w:rPr>
          <w:t>58</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2" w:history="1">
        <w:r w:rsidRPr="00517540">
          <w:rPr>
            <w:rStyle w:val="Hyperlink"/>
            <w:noProof/>
          </w:rPr>
          <w:t xml:space="preserve">Figure 8. Protocole d’apprentissage graphique, partant des données brutes jusqu’à son analyse. La plateforme Azure permet d’entrainer un modèle en effectuant de la programmation graphique. Si on fait abstraction du bloc « </w:t>
        </w:r>
        <w:r w:rsidRPr="00517540">
          <w:rPr>
            <w:rStyle w:val="Hyperlink"/>
            <w:i/>
            <w:noProof/>
          </w:rPr>
          <w:t>summarise data</w:t>
        </w:r>
        <w:r w:rsidRPr="0051754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Pr>
            <w:noProof/>
            <w:webHidden/>
          </w:rPr>
          <w:tab/>
        </w:r>
        <w:r>
          <w:rPr>
            <w:noProof/>
            <w:webHidden/>
          </w:rPr>
          <w:fldChar w:fldCharType="begin"/>
        </w:r>
        <w:r>
          <w:rPr>
            <w:noProof/>
            <w:webHidden/>
          </w:rPr>
          <w:instrText xml:space="preserve"> PAGEREF _Toc521087482 \h </w:instrText>
        </w:r>
        <w:r>
          <w:rPr>
            <w:noProof/>
            <w:webHidden/>
          </w:rPr>
        </w:r>
        <w:r>
          <w:rPr>
            <w:noProof/>
            <w:webHidden/>
          </w:rPr>
          <w:fldChar w:fldCharType="separate"/>
        </w:r>
        <w:r>
          <w:rPr>
            <w:noProof/>
            <w:webHidden/>
          </w:rPr>
          <w:t>61</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3" w:history="1">
        <w:r w:rsidRPr="00517540">
          <w:rPr>
            <w:rStyle w:val="Hyperlink"/>
            <w:noProof/>
          </w:rPr>
          <w:t>Figure 9. Cette figure met en perspective l’état (pairé ou non) des nucléotides avec leur réactivité chimique. 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Pr>
            <w:noProof/>
            <w:webHidden/>
          </w:rPr>
          <w:tab/>
        </w:r>
        <w:r>
          <w:rPr>
            <w:noProof/>
            <w:webHidden/>
          </w:rPr>
          <w:fldChar w:fldCharType="begin"/>
        </w:r>
        <w:r>
          <w:rPr>
            <w:noProof/>
            <w:webHidden/>
          </w:rPr>
          <w:instrText xml:space="preserve"> PAGEREF _Toc521087483 \h </w:instrText>
        </w:r>
        <w:r>
          <w:rPr>
            <w:noProof/>
            <w:webHidden/>
          </w:rPr>
        </w:r>
        <w:r>
          <w:rPr>
            <w:noProof/>
            <w:webHidden/>
          </w:rPr>
          <w:fldChar w:fldCharType="separate"/>
        </w:r>
        <w:r>
          <w:rPr>
            <w:noProof/>
            <w:webHidden/>
          </w:rPr>
          <w:t>62</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4" w:history="1">
        <w:r w:rsidRPr="00517540">
          <w:rPr>
            <w:rStyle w:val="Hyperlink"/>
            <w:noProof/>
          </w:rPr>
          <w:t>Figure 10. Courbe de ROC du modèle de RNASS et du modèle pairé / non pairé. Le modèle de RNASS en plus d’être paramétrable au niveau du risque de ses prédictions performe mieux que le modèle basé sur l’état pairé ou non des nucléotides.</w:t>
        </w:r>
        <w:r>
          <w:rPr>
            <w:noProof/>
            <w:webHidden/>
          </w:rPr>
          <w:tab/>
        </w:r>
        <w:r>
          <w:rPr>
            <w:noProof/>
            <w:webHidden/>
          </w:rPr>
          <w:fldChar w:fldCharType="begin"/>
        </w:r>
        <w:r>
          <w:rPr>
            <w:noProof/>
            <w:webHidden/>
          </w:rPr>
          <w:instrText xml:space="preserve"> PAGEREF _Toc521087484 \h </w:instrText>
        </w:r>
        <w:r>
          <w:rPr>
            <w:noProof/>
            <w:webHidden/>
          </w:rPr>
        </w:r>
        <w:r>
          <w:rPr>
            <w:noProof/>
            <w:webHidden/>
          </w:rPr>
          <w:fldChar w:fldCharType="separate"/>
        </w:r>
        <w:r>
          <w:rPr>
            <w:noProof/>
            <w:webHidden/>
          </w:rPr>
          <w:t>64</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5" w:history="1">
        <w:r w:rsidRPr="00517540">
          <w:rPr>
            <w:rStyle w:val="Hyperlink"/>
            <w:noProof/>
          </w:rPr>
          <w:t xml:space="preserve">Figure 11. Précision en fonction du rappel du modèle de RNASS (en bleu) et de celui basé sur l’état pairé non pairé des nucléotides (en rouge). Plus de 1 million de nucléotides ont servi à faire ce test. </w:t>
        </w:r>
        <w:r w:rsidRPr="00517540">
          <w:rPr>
            <w:rStyle w:val="Hyperlink"/>
            <w:noProof/>
          </w:rPr>
          <w:lastRenderedPageBreak/>
          <w:t>Chacune des 10 SS de RNAsubopt est prise séparément. Le modèle de RNASS performe mieux que celui basé sur l’état pairé ou non des nucléotides.</w:t>
        </w:r>
        <w:r>
          <w:rPr>
            <w:noProof/>
            <w:webHidden/>
          </w:rPr>
          <w:tab/>
        </w:r>
        <w:r>
          <w:rPr>
            <w:noProof/>
            <w:webHidden/>
          </w:rPr>
          <w:fldChar w:fldCharType="begin"/>
        </w:r>
        <w:r>
          <w:rPr>
            <w:noProof/>
            <w:webHidden/>
          </w:rPr>
          <w:instrText xml:space="preserve"> PAGEREF _Toc521087485 \h </w:instrText>
        </w:r>
        <w:r>
          <w:rPr>
            <w:noProof/>
            <w:webHidden/>
          </w:rPr>
        </w:r>
        <w:r>
          <w:rPr>
            <w:noProof/>
            <w:webHidden/>
          </w:rPr>
          <w:fldChar w:fldCharType="separate"/>
        </w:r>
        <w:r>
          <w:rPr>
            <w:noProof/>
            <w:webHidden/>
          </w:rPr>
          <w:t>64</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6" w:history="1">
        <w:r w:rsidRPr="00517540">
          <w:rPr>
            <w:rStyle w:val="Hyperlink"/>
            <w:noProof/>
          </w:rPr>
          <w:t>Figure 12. Distribution des nucléotides en fonction de leur état (axe des ordonnés), de leur score de prédiction de RNASS (axe des abscisses) et de leur réactivité chimique (couleur). Les points rouges représentent les nucléotides réactifs. Ils sont beaucoup plus présents lorsque le nucléotide est non pairé et lorsque son score de prédiction est élevé. Cette visualisation a été faite avec Orange, un logiciel d’apprentissage machine.</w:t>
        </w:r>
        <w:r>
          <w:rPr>
            <w:noProof/>
            <w:webHidden/>
          </w:rPr>
          <w:tab/>
        </w:r>
        <w:r>
          <w:rPr>
            <w:noProof/>
            <w:webHidden/>
          </w:rPr>
          <w:fldChar w:fldCharType="begin"/>
        </w:r>
        <w:r>
          <w:rPr>
            <w:noProof/>
            <w:webHidden/>
          </w:rPr>
          <w:instrText xml:space="preserve"> PAGEREF _Toc521087486 \h </w:instrText>
        </w:r>
        <w:r>
          <w:rPr>
            <w:noProof/>
            <w:webHidden/>
          </w:rPr>
        </w:r>
        <w:r>
          <w:rPr>
            <w:noProof/>
            <w:webHidden/>
          </w:rPr>
          <w:fldChar w:fldCharType="separate"/>
        </w:r>
        <w:r>
          <w:rPr>
            <w:noProof/>
            <w:webHidden/>
          </w:rPr>
          <w:t>65</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7" w:history="1">
        <w:r w:rsidRPr="00517540">
          <w:rPr>
            <w:rStyle w:val="Hyperlink"/>
            <w:noProof/>
          </w:rPr>
          <w:t>Figure 13. Diagramme de composition des identificateurs des MCN fait avec regexper</w:t>
        </w:r>
        <w:r>
          <w:rPr>
            <w:noProof/>
            <w:webHidden/>
          </w:rPr>
          <w:tab/>
        </w:r>
        <w:r>
          <w:rPr>
            <w:noProof/>
            <w:webHidden/>
          </w:rPr>
          <w:fldChar w:fldCharType="begin"/>
        </w:r>
        <w:r>
          <w:rPr>
            <w:noProof/>
            <w:webHidden/>
          </w:rPr>
          <w:instrText xml:space="preserve"> PAGEREF _Toc521087487 \h </w:instrText>
        </w:r>
        <w:r>
          <w:rPr>
            <w:noProof/>
            <w:webHidden/>
          </w:rPr>
        </w:r>
        <w:r>
          <w:rPr>
            <w:noProof/>
            <w:webHidden/>
          </w:rPr>
          <w:fldChar w:fldCharType="separate"/>
        </w:r>
        <w:r>
          <w:rPr>
            <w:noProof/>
            <w:webHidden/>
          </w:rPr>
          <w:t>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8" w:history="1">
        <w:r w:rsidRPr="00517540">
          <w:rPr>
            <w:rStyle w:val="Hyperlink"/>
            <w:noProof/>
          </w:rPr>
          <w:t>Figure 14. Le coefficient de corrélation de Pearson entre les scores de prédiction des deux logiciels est de 0.763083. Ceci indique une bonne corrélation entre les deux logiciels. Le score de MCFlashfold est en vert et celui de RNAsubopt en en bleu.</w:t>
        </w:r>
        <w:r>
          <w:rPr>
            <w:noProof/>
            <w:webHidden/>
          </w:rPr>
          <w:tab/>
        </w:r>
        <w:r>
          <w:rPr>
            <w:noProof/>
            <w:webHidden/>
          </w:rPr>
          <w:fldChar w:fldCharType="begin"/>
        </w:r>
        <w:r>
          <w:rPr>
            <w:noProof/>
            <w:webHidden/>
          </w:rPr>
          <w:instrText xml:space="preserve"> PAGEREF _Toc521087488 \h </w:instrText>
        </w:r>
        <w:r>
          <w:rPr>
            <w:noProof/>
            <w:webHidden/>
          </w:rPr>
        </w:r>
        <w:r>
          <w:rPr>
            <w:noProof/>
            <w:webHidden/>
          </w:rPr>
          <w:fldChar w:fldCharType="separate"/>
        </w:r>
        <w:r>
          <w:rPr>
            <w:noProof/>
            <w:webHidden/>
          </w:rPr>
          <w:t>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89" w:history="1">
        <w:r w:rsidRPr="00517540">
          <w:rPr>
            <w:rStyle w:val="Hyperlink"/>
            <w:noProof/>
          </w:rPr>
          <w:t>Figure 15. Cette figure est la figure 8 inversée. Ici, ce sont les données de MCFlashfold qui sont ordonnées. La corrélation est visible par le nombre presqu’inexistant d’ARN de RNAsubopt (bleu) en bas à droite</w:t>
        </w:r>
        <w:r>
          <w:rPr>
            <w:noProof/>
            <w:webHidden/>
          </w:rPr>
          <w:tab/>
        </w:r>
        <w:r>
          <w:rPr>
            <w:noProof/>
            <w:webHidden/>
          </w:rPr>
          <w:fldChar w:fldCharType="begin"/>
        </w:r>
        <w:r>
          <w:rPr>
            <w:noProof/>
            <w:webHidden/>
          </w:rPr>
          <w:instrText xml:space="preserve"> PAGEREF _Toc521087489 \h </w:instrText>
        </w:r>
        <w:r>
          <w:rPr>
            <w:noProof/>
            <w:webHidden/>
          </w:rPr>
        </w:r>
        <w:r>
          <w:rPr>
            <w:noProof/>
            <w:webHidden/>
          </w:rPr>
          <w:fldChar w:fldCharType="separate"/>
        </w:r>
        <w:r>
          <w:rPr>
            <w:noProof/>
            <w:webHidden/>
          </w:rPr>
          <w:t>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0" w:history="1">
        <w:r w:rsidRPr="00517540">
          <w:rPr>
            <w:rStyle w:val="Hyperlink"/>
            <w:noProof/>
          </w:rPr>
          <w:t>Figure 16.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Pr>
            <w:noProof/>
            <w:webHidden/>
          </w:rPr>
          <w:tab/>
        </w:r>
        <w:r>
          <w:rPr>
            <w:noProof/>
            <w:webHidden/>
          </w:rPr>
          <w:fldChar w:fldCharType="begin"/>
        </w:r>
        <w:r>
          <w:rPr>
            <w:noProof/>
            <w:webHidden/>
          </w:rPr>
          <w:instrText xml:space="preserve"> PAGEREF _Toc521087490 \h </w:instrText>
        </w:r>
        <w:r>
          <w:rPr>
            <w:noProof/>
            <w:webHidden/>
          </w:rPr>
        </w:r>
        <w:r>
          <w:rPr>
            <w:noProof/>
            <w:webHidden/>
          </w:rPr>
          <w:fldChar w:fldCharType="separate"/>
        </w:r>
        <w:r>
          <w:rPr>
            <w:noProof/>
            <w:webHidden/>
          </w:rPr>
          <w:t>i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1" w:history="1">
        <w:r w:rsidRPr="00517540">
          <w:rPr>
            <w:rStyle w:val="Hyperlink"/>
            <w:noProof/>
          </w:rPr>
          <w:t>Figure 17.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Pr>
            <w:noProof/>
            <w:webHidden/>
          </w:rPr>
          <w:tab/>
        </w:r>
        <w:r>
          <w:rPr>
            <w:noProof/>
            <w:webHidden/>
          </w:rPr>
          <w:fldChar w:fldCharType="begin"/>
        </w:r>
        <w:r>
          <w:rPr>
            <w:noProof/>
            <w:webHidden/>
          </w:rPr>
          <w:instrText xml:space="preserve"> PAGEREF _Toc521087491 \h </w:instrText>
        </w:r>
        <w:r>
          <w:rPr>
            <w:noProof/>
            <w:webHidden/>
          </w:rPr>
        </w:r>
        <w:r>
          <w:rPr>
            <w:noProof/>
            <w:webHidden/>
          </w:rPr>
          <w:fldChar w:fldCharType="separate"/>
        </w:r>
        <w:r>
          <w:rPr>
            <w:noProof/>
            <w:webHidden/>
          </w:rPr>
          <w:t>i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2" w:history="1">
        <w:r w:rsidRPr="00517540">
          <w:rPr>
            <w:rStyle w:val="Hyperlink"/>
            <w:noProof/>
          </w:rPr>
          <w:t>Figure 18.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Pr>
            <w:noProof/>
            <w:webHidden/>
          </w:rPr>
          <w:tab/>
        </w:r>
        <w:r>
          <w:rPr>
            <w:noProof/>
            <w:webHidden/>
          </w:rPr>
          <w:fldChar w:fldCharType="begin"/>
        </w:r>
        <w:r>
          <w:rPr>
            <w:noProof/>
            <w:webHidden/>
          </w:rPr>
          <w:instrText xml:space="preserve"> PAGEREF _Toc521087492 \h </w:instrText>
        </w:r>
        <w:r>
          <w:rPr>
            <w:noProof/>
            <w:webHidden/>
          </w:rPr>
        </w:r>
        <w:r>
          <w:rPr>
            <w:noProof/>
            <w:webHidden/>
          </w:rPr>
          <w:fldChar w:fldCharType="separate"/>
        </w:r>
        <w:r>
          <w:rPr>
            <w:noProof/>
            <w:webHidden/>
          </w:rPr>
          <w:t>v</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3" w:history="1">
        <w:r w:rsidRPr="00517540">
          <w:rPr>
            <w:rStyle w:val="Hyperlink"/>
            <w:noProof/>
          </w:rPr>
          <w:t>Figure 19. Représentation en deux dimensions de deux ARN provenant de la « </w:t>
        </w:r>
        <w:r w:rsidRPr="00517540">
          <w:rPr>
            <w:rStyle w:val="Hyperlink"/>
            <w:i/>
            <w:noProof/>
          </w:rPr>
          <w:t>protein data bank</w:t>
        </w:r>
        <w:r w:rsidRPr="00517540">
          <w:rPr>
            <w:rStyle w:val="Hyperlink"/>
            <w:noProof/>
          </w:rPr>
          <w:t> » (PDB) par le logiciel FORNA. Les structures se nomment « </w:t>
        </w:r>
        <w:r w:rsidRPr="00517540">
          <w:rPr>
            <w:rStyle w:val="Hyperlink"/>
            <w:i/>
            <w:noProof/>
          </w:rPr>
          <w:t>RNA LOOP-LOOP COMPLEX</w:t>
        </w:r>
        <w:r w:rsidRPr="00517540">
          <w:rPr>
            <w:rStyle w:val="Hyperlink"/>
            <w:noProof/>
          </w:rPr>
          <w:t> ». Leur identifiant est : « 1BJ2 ».</w:t>
        </w:r>
        <w:r>
          <w:rPr>
            <w:noProof/>
            <w:webHidden/>
          </w:rPr>
          <w:tab/>
        </w:r>
        <w:r>
          <w:rPr>
            <w:noProof/>
            <w:webHidden/>
          </w:rPr>
          <w:fldChar w:fldCharType="begin"/>
        </w:r>
        <w:r>
          <w:rPr>
            <w:noProof/>
            <w:webHidden/>
          </w:rPr>
          <w:instrText xml:space="preserve"> PAGEREF _Toc521087493 \h </w:instrText>
        </w:r>
        <w:r>
          <w:rPr>
            <w:noProof/>
            <w:webHidden/>
          </w:rPr>
        </w:r>
        <w:r>
          <w:rPr>
            <w:noProof/>
            <w:webHidden/>
          </w:rPr>
          <w:fldChar w:fldCharType="separate"/>
        </w:r>
        <w:r>
          <w:rPr>
            <w:noProof/>
            <w:webHidden/>
          </w:rPr>
          <w:t>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4" w:history="1">
        <w:r w:rsidRPr="00517540">
          <w:rPr>
            <w:rStyle w:val="Hyperlink"/>
            <w:noProof/>
          </w:rPr>
          <w:t>Figure 20. Représentation en trois dimensions des ARN de la figure 10. Les pointillés mauves sont des ponts hydrogènes. La couleur des nucléotides est reliée à leur position allant du bleu (5’) au rouge (3’)</w:t>
        </w:r>
        <w:r>
          <w:rPr>
            <w:noProof/>
            <w:webHidden/>
          </w:rPr>
          <w:tab/>
        </w:r>
        <w:r>
          <w:rPr>
            <w:noProof/>
            <w:webHidden/>
          </w:rPr>
          <w:fldChar w:fldCharType="begin"/>
        </w:r>
        <w:r>
          <w:rPr>
            <w:noProof/>
            <w:webHidden/>
          </w:rPr>
          <w:instrText xml:space="preserve"> PAGEREF _Toc521087494 \h </w:instrText>
        </w:r>
        <w:r>
          <w:rPr>
            <w:noProof/>
            <w:webHidden/>
          </w:rPr>
        </w:r>
        <w:r>
          <w:rPr>
            <w:noProof/>
            <w:webHidden/>
          </w:rPr>
          <w:fldChar w:fldCharType="separate"/>
        </w:r>
        <w:r>
          <w:rPr>
            <w:noProof/>
            <w:webHidden/>
          </w:rPr>
          <w:t>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5" w:history="1">
        <w:r w:rsidRPr="00517540">
          <w:rPr>
            <w:rStyle w:val="Hyperlink"/>
            <w:noProof/>
          </w:rPr>
          <w:t>Figure 21. Moyenne des valeurs surveillées pour l’expérience : « ETERNA_R00_0000 ».</w:t>
        </w:r>
        <w:r>
          <w:rPr>
            <w:noProof/>
            <w:webHidden/>
          </w:rPr>
          <w:tab/>
        </w:r>
        <w:r>
          <w:rPr>
            <w:noProof/>
            <w:webHidden/>
          </w:rPr>
          <w:fldChar w:fldCharType="begin"/>
        </w:r>
        <w:r>
          <w:rPr>
            <w:noProof/>
            <w:webHidden/>
          </w:rPr>
          <w:instrText xml:space="preserve"> PAGEREF _Toc521087495 \h </w:instrText>
        </w:r>
        <w:r>
          <w:rPr>
            <w:noProof/>
            <w:webHidden/>
          </w:rPr>
        </w:r>
        <w:r>
          <w:rPr>
            <w:noProof/>
            <w:webHidden/>
          </w:rPr>
          <w:fldChar w:fldCharType="separate"/>
        </w:r>
        <w:r>
          <w:rPr>
            <w:noProof/>
            <w:webHidden/>
          </w:rPr>
          <w:t>xv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6" w:history="1">
        <w:r w:rsidRPr="00517540">
          <w:rPr>
            <w:rStyle w:val="Hyperlink"/>
            <w:noProof/>
          </w:rPr>
          <w:t>Figure 22. Moyenne des valeurs surveillées pour l’expérience : « ETERNA_R00_0002 ».</w:t>
        </w:r>
        <w:r>
          <w:rPr>
            <w:noProof/>
            <w:webHidden/>
          </w:rPr>
          <w:tab/>
        </w:r>
        <w:r>
          <w:rPr>
            <w:noProof/>
            <w:webHidden/>
          </w:rPr>
          <w:fldChar w:fldCharType="begin"/>
        </w:r>
        <w:r>
          <w:rPr>
            <w:noProof/>
            <w:webHidden/>
          </w:rPr>
          <w:instrText xml:space="preserve"> PAGEREF _Toc521087496 \h </w:instrText>
        </w:r>
        <w:r>
          <w:rPr>
            <w:noProof/>
            <w:webHidden/>
          </w:rPr>
        </w:r>
        <w:r>
          <w:rPr>
            <w:noProof/>
            <w:webHidden/>
          </w:rPr>
          <w:fldChar w:fldCharType="separate"/>
        </w:r>
        <w:r>
          <w:rPr>
            <w:noProof/>
            <w:webHidden/>
          </w:rPr>
          <w:t>x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7" w:history="1">
        <w:r w:rsidRPr="00517540">
          <w:rPr>
            <w:rStyle w:val="Hyperlink"/>
            <w:noProof/>
          </w:rPr>
          <w:t>Figure 23. Moyenne des valeurs surveillées pour l’expérience : « ETERNA_R69_0000 ».</w:t>
        </w:r>
        <w:r>
          <w:rPr>
            <w:noProof/>
            <w:webHidden/>
          </w:rPr>
          <w:tab/>
        </w:r>
        <w:r>
          <w:rPr>
            <w:noProof/>
            <w:webHidden/>
          </w:rPr>
          <w:fldChar w:fldCharType="begin"/>
        </w:r>
        <w:r>
          <w:rPr>
            <w:noProof/>
            <w:webHidden/>
          </w:rPr>
          <w:instrText xml:space="preserve"> PAGEREF _Toc521087497 \h </w:instrText>
        </w:r>
        <w:r>
          <w:rPr>
            <w:noProof/>
            <w:webHidden/>
          </w:rPr>
        </w:r>
        <w:r>
          <w:rPr>
            <w:noProof/>
            <w:webHidden/>
          </w:rPr>
          <w:fldChar w:fldCharType="separate"/>
        </w:r>
        <w:r>
          <w:rPr>
            <w:noProof/>
            <w:webHidden/>
          </w:rPr>
          <w:t>xi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8" w:history="1">
        <w:r w:rsidRPr="00517540">
          <w:rPr>
            <w:rStyle w:val="Hyperlink"/>
            <w:noProof/>
          </w:rPr>
          <w:t>Figure 24.</w:t>
        </w:r>
        <w:r>
          <w:rPr>
            <w:noProof/>
            <w:webHidden/>
          </w:rPr>
          <w:tab/>
        </w:r>
        <w:r>
          <w:rPr>
            <w:noProof/>
            <w:webHidden/>
          </w:rPr>
          <w:fldChar w:fldCharType="begin"/>
        </w:r>
        <w:r>
          <w:rPr>
            <w:noProof/>
            <w:webHidden/>
          </w:rPr>
          <w:instrText xml:space="preserve"> PAGEREF _Toc521087498 \h </w:instrText>
        </w:r>
        <w:r>
          <w:rPr>
            <w:noProof/>
            <w:webHidden/>
          </w:rPr>
        </w:r>
        <w:r>
          <w:rPr>
            <w:noProof/>
            <w:webHidden/>
          </w:rPr>
          <w:fldChar w:fldCharType="separate"/>
        </w:r>
        <w:r>
          <w:rPr>
            <w:noProof/>
            <w:webHidden/>
          </w:rPr>
          <w:t>xi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499" w:history="1">
        <w:r w:rsidRPr="00517540">
          <w:rPr>
            <w:rStyle w:val="Hyperlink"/>
            <w:noProof/>
          </w:rPr>
          <w:t>Figure 25. Moyenne des valeurs surveillées pour l’expérience : « ETERNA_R69_0001 ».</w:t>
        </w:r>
        <w:r>
          <w:rPr>
            <w:noProof/>
            <w:webHidden/>
          </w:rPr>
          <w:tab/>
        </w:r>
        <w:r>
          <w:rPr>
            <w:noProof/>
            <w:webHidden/>
          </w:rPr>
          <w:fldChar w:fldCharType="begin"/>
        </w:r>
        <w:r>
          <w:rPr>
            <w:noProof/>
            <w:webHidden/>
          </w:rPr>
          <w:instrText xml:space="preserve"> PAGEREF _Toc521087499 \h </w:instrText>
        </w:r>
        <w:r>
          <w:rPr>
            <w:noProof/>
            <w:webHidden/>
          </w:rPr>
        </w:r>
        <w:r>
          <w:rPr>
            <w:noProof/>
            <w:webHidden/>
          </w:rPr>
          <w:fldChar w:fldCharType="separate"/>
        </w:r>
        <w:r>
          <w:rPr>
            <w:noProof/>
            <w:webHidden/>
          </w:rPr>
          <w:t>xx</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0" w:history="1">
        <w:r w:rsidRPr="00517540">
          <w:rPr>
            <w:rStyle w:val="Hyperlink"/>
            <w:noProof/>
          </w:rPr>
          <w:t>Figure 26. Pour chaque ARN la moyenne des scores des valeurs de réactivité de ses nucléotides est calculée et ordonnée. On remarque que peu d’ARN ont un score moyen entre 2 et 6. Ces ARN proviennent de l’ensemble non filtré.</w:t>
        </w:r>
        <w:r>
          <w:rPr>
            <w:noProof/>
            <w:webHidden/>
          </w:rPr>
          <w:tab/>
        </w:r>
        <w:r>
          <w:rPr>
            <w:noProof/>
            <w:webHidden/>
          </w:rPr>
          <w:fldChar w:fldCharType="begin"/>
        </w:r>
        <w:r>
          <w:rPr>
            <w:noProof/>
            <w:webHidden/>
          </w:rPr>
          <w:instrText xml:space="preserve"> PAGEREF _Toc521087500 \h </w:instrText>
        </w:r>
        <w:r>
          <w:rPr>
            <w:noProof/>
            <w:webHidden/>
          </w:rPr>
        </w:r>
        <w:r>
          <w:rPr>
            <w:noProof/>
            <w:webHidden/>
          </w:rPr>
          <w:fldChar w:fldCharType="separate"/>
        </w:r>
        <w:r>
          <w:rPr>
            <w:noProof/>
            <w:webHidden/>
          </w:rPr>
          <w:t>xxv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1" w:history="1">
        <w:r w:rsidRPr="00517540">
          <w:rPr>
            <w:rStyle w:val="Hyperlink"/>
            <w:noProof/>
          </w:rPr>
          <w:t>Figure 27. La différence entre cette figure et la figure 10 est qu’ici les données proviennent de l’ensemble filtré. Le filtre écarte les ARN ayant une réactivité moyenne au-dessus de 1.5, ceux ayant un contenu en adénine au-dessus de 50% et ceux ayant un rapport signal sur bruit sous 2. En plus petit à droite, se trouve la même distribution, mais représenté sous forme d’histogramme.</w:t>
        </w:r>
        <w:r>
          <w:rPr>
            <w:noProof/>
            <w:webHidden/>
          </w:rPr>
          <w:tab/>
        </w:r>
        <w:r>
          <w:rPr>
            <w:noProof/>
            <w:webHidden/>
          </w:rPr>
          <w:fldChar w:fldCharType="begin"/>
        </w:r>
        <w:r>
          <w:rPr>
            <w:noProof/>
            <w:webHidden/>
          </w:rPr>
          <w:instrText xml:space="preserve"> PAGEREF _Toc521087501 \h </w:instrText>
        </w:r>
        <w:r>
          <w:rPr>
            <w:noProof/>
            <w:webHidden/>
          </w:rPr>
        </w:r>
        <w:r>
          <w:rPr>
            <w:noProof/>
            <w:webHidden/>
          </w:rPr>
          <w:fldChar w:fldCharType="separate"/>
        </w:r>
        <w:r>
          <w:rPr>
            <w:noProof/>
            <w:webHidden/>
          </w:rPr>
          <w:t>xxv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2" w:history="1">
        <w:r w:rsidRPr="00517540">
          <w:rPr>
            <w:rStyle w:val="Hyperlink"/>
            <w:noProof/>
          </w:rPr>
          <w:t>Figure 28. Distribution de la longueur des séquences de l’ensemble de données filtré. La moyenne de la longueur est de 103.98.</w:t>
        </w:r>
        <w:r>
          <w:rPr>
            <w:noProof/>
            <w:webHidden/>
          </w:rPr>
          <w:tab/>
        </w:r>
        <w:r>
          <w:rPr>
            <w:noProof/>
            <w:webHidden/>
          </w:rPr>
          <w:fldChar w:fldCharType="begin"/>
        </w:r>
        <w:r>
          <w:rPr>
            <w:noProof/>
            <w:webHidden/>
          </w:rPr>
          <w:instrText xml:space="preserve"> PAGEREF _Toc521087502 \h </w:instrText>
        </w:r>
        <w:r>
          <w:rPr>
            <w:noProof/>
            <w:webHidden/>
          </w:rPr>
        </w:r>
        <w:r>
          <w:rPr>
            <w:noProof/>
            <w:webHidden/>
          </w:rPr>
          <w:fldChar w:fldCharType="separate"/>
        </w:r>
        <w:r>
          <w:rPr>
            <w:noProof/>
            <w:webHidden/>
          </w:rPr>
          <w:t>xxviii</w:t>
        </w:r>
        <w:r>
          <w:rPr>
            <w:noProof/>
            <w:webHidden/>
          </w:rPr>
          <w:fldChar w:fldCharType="end"/>
        </w:r>
      </w:hyperlink>
    </w:p>
    <w:p w:rsidR="00895400" w:rsidRDefault="00895400">
      <w:pPr>
        <w:pStyle w:val="TableofFigures"/>
        <w:tabs>
          <w:tab w:val="right" w:leader="dot" w:pos="8254"/>
        </w:tabs>
        <w:rPr>
          <w:rFonts w:eastAsiaTheme="minorEastAsia" w:cstheme="minorBidi"/>
          <w:smallCaps w:val="0"/>
          <w:noProof/>
          <w:sz w:val="22"/>
          <w:szCs w:val="22"/>
          <w:lang w:val="en-CA" w:eastAsia="en-CA"/>
        </w:rPr>
      </w:pPr>
      <w:hyperlink w:anchor="_Toc521087503" w:history="1">
        <w:r w:rsidRPr="00517540">
          <w:rPr>
            <w:rStyle w:val="Hyperlink"/>
            <w:noProof/>
          </w:rPr>
          <w:t>Figure 29. L’ARN le plus long (131 nt) à gauche (A) avec le plus petit (51 nt) à droite (B). Le mode couleur selon la réactivité est activé. Un nucléotide bleu est réactif et un nucléotide rouge l’est peu.</w:t>
        </w:r>
        <w:r>
          <w:rPr>
            <w:noProof/>
            <w:webHidden/>
          </w:rPr>
          <w:tab/>
        </w:r>
        <w:r>
          <w:rPr>
            <w:noProof/>
            <w:webHidden/>
          </w:rPr>
          <w:fldChar w:fldCharType="begin"/>
        </w:r>
        <w:r>
          <w:rPr>
            <w:noProof/>
            <w:webHidden/>
          </w:rPr>
          <w:instrText xml:space="preserve"> PAGEREF _Toc521087503 \h </w:instrText>
        </w:r>
        <w:r>
          <w:rPr>
            <w:noProof/>
            <w:webHidden/>
          </w:rPr>
        </w:r>
        <w:r>
          <w:rPr>
            <w:noProof/>
            <w:webHidden/>
          </w:rPr>
          <w:fldChar w:fldCharType="separate"/>
        </w:r>
        <w:r>
          <w:rPr>
            <w:noProof/>
            <w:webHidden/>
          </w:rPr>
          <w:t>xxviii</w:t>
        </w:r>
        <w:r>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5155B3" w:rsidP="00EF2C46">
            <w:pPr>
              <w:spacing w:line="240" w:lineRule="auto"/>
              <w:jc w:val="left"/>
              <w:rPr>
                <w:color w:val="000000"/>
                <w:szCs w:val="24"/>
                <w:lang w:val="en-CA" w:eastAsia="en-CA"/>
              </w:rPr>
            </w:pPr>
            <w:r>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5155B3">
              <w:rPr>
                <w:rFonts w:ascii="Calibri" w:hAnsi="Calibri" w:cs="Calibri"/>
                <w:color w:val="000000"/>
                <w:sz w:val="22"/>
                <w:szCs w:val="22"/>
                <w:lang w:val="en-CA" w:eastAsia="en-CA"/>
              </w:rPr>
              <w:t>Sous-Structur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tr w:rsidR="005155B3" w:rsidRPr="006C02B9" w:rsidTr="000A632B">
        <w:trPr>
          <w:trHeight w:val="315"/>
        </w:trPr>
        <w:tc>
          <w:tcPr>
            <w:tcW w:w="923" w:type="dxa"/>
            <w:tcBorders>
              <w:top w:val="nil"/>
              <w:left w:val="nil"/>
              <w:bottom w:val="nil"/>
              <w:right w:val="nil"/>
            </w:tcBorders>
            <w:shd w:val="clear" w:color="auto" w:fill="auto"/>
            <w:noWrap/>
            <w:vAlign w:val="center"/>
          </w:tcPr>
          <w:p w:rsidR="005155B3" w:rsidRPr="006C02B9" w:rsidRDefault="005155B3" w:rsidP="00EF2C46">
            <w:pPr>
              <w:spacing w:line="240" w:lineRule="auto"/>
              <w:jc w:val="left"/>
              <w:rPr>
                <w:color w:val="000000"/>
                <w:szCs w:val="24"/>
                <w:lang w:eastAsia="en-CA"/>
              </w:rPr>
            </w:pPr>
            <w:r>
              <w:t>MCN</w:t>
            </w:r>
          </w:p>
        </w:tc>
        <w:tc>
          <w:tcPr>
            <w:tcW w:w="6637" w:type="dxa"/>
            <w:tcBorders>
              <w:top w:val="nil"/>
              <w:left w:val="nil"/>
              <w:bottom w:val="nil"/>
              <w:right w:val="nil"/>
            </w:tcBorders>
            <w:shd w:val="clear" w:color="auto" w:fill="auto"/>
            <w:noWrap/>
            <w:vAlign w:val="center"/>
          </w:tcPr>
          <w:p w:rsidR="005155B3" w:rsidRDefault="005155B3" w:rsidP="00EF2C46">
            <w:pPr>
              <w:spacing w:line="240" w:lineRule="auto"/>
              <w:jc w:val="left"/>
              <w:rPr>
                <w:rFonts w:ascii="Calibri" w:hAnsi="Calibri" w:cs="Calibri"/>
                <w:color w:val="000000"/>
                <w:sz w:val="22"/>
                <w:szCs w:val="22"/>
                <w:lang w:val="en-CA" w:eastAsia="en-CA"/>
              </w:rPr>
            </w:pPr>
            <w:r>
              <w:t xml:space="preserve">:Motif cyclique nucléotidique </w:t>
            </w:r>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5155B3" w:rsidP="00636C05">
            <w:r>
              <w:t>ED</w:t>
            </w:r>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w:t>
      </w:r>
      <w:r w:rsidR="005155B3">
        <w:t>2</w:t>
      </w:r>
      <w:r w:rsidRPr="00220CE1">
        <w:t xml:space="preserve">, le laboratoire du Dr Das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895400">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895400">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895400" w:rsidRPr="00AA368E" w:rsidRDefault="00895400"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895400" w:rsidRPr="00AA368E" w:rsidRDefault="00895400"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895400">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grâce au laboratoire du Dr Das</w:t>
      </w:r>
      <w:r w:rsidR="00F543CD">
        <w:t xml:space="preserve"> </w:t>
      </w:r>
      <w:r w:rsidR="00FC500C">
        <w:fldChar w:fldCharType="begin"/>
      </w:r>
      <w:r w:rsidR="00895400">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895400" w:rsidRPr="0047091F" w:rsidRDefault="00895400">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895400" w:rsidRPr="0047091F" w:rsidRDefault="00895400">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895400" w:rsidRPr="0047091F" w:rsidRDefault="00895400"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895400" w:rsidRPr="0047091F" w:rsidRDefault="00895400"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2566C6" w:rsidRPr="002566C6" w:rsidRDefault="00ED574A" w:rsidP="002566C6">
      <w:pPr>
        <w:pStyle w:val="Figure"/>
        <w:ind w:left="993" w:hanging="993"/>
        <w:rPr>
          <w:vanish/>
          <w:lang w:val="en-CA"/>
          <w:specVanish/>
        </w:rPr>
      </w:pPr>
      <w:bookmarkStart w:id="46" w:name="_Toc501465794"/>
      <w:bookmarkStart w:id="47" w:name="_Toc521087459"/>
      <w:r w:rsidRPr="002566C6">
        <w:t>N</w:t>
      </w:r>
      <w:r w:rsidR="00FC500C" w:rsidRPr="002566C6">
        <w:t>ombre de séquences d’ARN ajouté</w:t>
      </w:r>
      <w:r w:rsidR="00595C34" w:rsidRPr="002566C6">
        <w:t>es</w:t>
      </w:r>
      <w:r w:rsidR="00FC500C" w:rsidRPr="002566C6">
        <w:t xml:space="preserve"> à la RMDB </w:t>
      </w:r>
      <w:r w:rsidR="00E15844" w:rsidRPr="002566C6">
        <w:t>entre</w:t>
      </w:r>
      <w:r w:rsidR="00FC500C" w:rsidRPr="002566C6">
        <w:t xml:space="preserve"> septembre 2014 </w:t>
      </w:r>
      <w:r w:rsidR="003C41A9" w:rsidRPr="002566C6">
        <w:t>et</w:t>
      </w:r>
      <w:r w:rsidR="00FC500C" w:rsidRPr="002566C6">
        <w:t xml:space="preserve"> mars 2017.</w:t>
      </w:r>
    </w:p>
    <w:p w:rsidR="00FC500C" w:rsidRPr="00ED574A" w:rsidRDefault="00ED574A" w:rsidP="002566C6">
      <w:pPr>
        <w:pStyle w:val="Figure2"/>
        <w:rPr>
          <w:lang w:val="en-CA"/>
        </w:rPr>
      </w:pP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895400">
        <w:instrText xml:space="preserve"> ADDIN EN.CITE &lt;EndNote&gt;&lt;Cite&gt;&lt;Author&gt;Dahm&lt;/Author&gt;&lt;Year&gt;2005&lt;/Year&gt;&lt;RecNum&gt;7&lt;/RecNum&gt;&lt;DisplayText&gt;[6]&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895400">
        <w:instrText xml:space="preserve"> ADDIN EN.CITE &lt;EndNote&gt;&lt;Cite&gt;&lt;Author&gt;Caspersson&lt;/Author&gt;&lt;Year&gt;1939&lt;/Year&gt;&lt;RecNum&gt;8&lt;/RecNum&gt;&lt;DisplayText&gt;[7]&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2566C6"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895400">
        <w:instrText xml:space="preserve"> ADDIN EN.CITE &lt;EndNote&gt;&lt;Cite&gt;&lt;Author&gt;Watson&lt;/Author&gt;&lt;Year&gt;1953&lt;/Year&gt;&lt;RecNum&gt;9&lt;/RecNum&gt;&lt;DisplayText&gt;[8]&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xml:space="preserve">. </w:t>
      </w:r>
    </w:p>
    <w:p w:rsidR="002566C6" w:rsidRDefault="00F02EEF" w:rsidP="002566C6">
      <w:pPr>
        <w:pStyle w:val="Paragraphesuite"/>
      </w:pPr>
      <w:r>
        <w:t>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895400">
        <w:instrText xml:space="preserve"> ADDIN EN.CITE &lt;EndNote&gt;&lt;Cite&gt;&lt;Author&gt;Jacob&lt;/Author&gt;&lt;Year&gt;1961&lt;/Year&gt;&lt;RecNum&gt;10&lt;/RecNum&gt;&lt;DisplayText&gt;[9]&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w:t>
      </w:r>
    </w:p>
    <w:p w:rsidR="00F147FA" w:rsidRDefault="00F02EEF" w:rsidP="002566C6">
      <w:pPr>
        <w:pStyle w:val="Paragraphesuite"/>
      </w:pPr>
      <w:r>
        <w:t xml:space="preserve">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895400">
        <w:instrText xml:space="preserve"> ADDIN EN.CITE &lt;EndNote&gt;&lt;Cite&gt;&lt;Author&gt;Holley Rw Fau - Apgar&lt;/Author&gt;&lt;RecNum&gt;11&lt;/RecNum&gt;&lt;DisplayText&gt;[10]&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lastRenderedPageBreak/>
        <w:t xml:space="preserve">1.3.3 </w:t>
      </w:r>
      <w:r w:rsidR="00F147FA">
        <w:t>Prédiction de la structure secondaire des ARN</w:t>
      </w:r>
      <w:bookmarkEnd w:id="54"/>
    </w:p>
    <w:p w:rsidR="002566C6"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pour évaluer son énergie. Elles comprennent : une énergie d’initiation des hélices, une énergie de propagation et une énergie pour les boucles</w:t>
      </w:r>
      <w:r w:rsidR="005070B5">
        <w:fldChar w:fldCharType="begin"/>
      </w:r>
      <w:r w:rsidR="00895400">
        <w:instrText xml:space="preserve"> ADDIN EN.CITE &lt;EndNote&gt;&lt;Cite&gt;&lt;Author&gt;Tinoco I Jr Fau - Uhlenbeck&lt;/Author&gt;&lt;RecNum&gt;12&lt;/RecNum&gt;&lt;DisplayText&gt;[11]&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w:t>
      </w:r>
    </w:p>
    <w:p w:rsidR="002566C6" w:rsidRDefault="00F02EEF" w:rsidP="002566C6">
      <w:pPr>
        <w:pStyle w:val="Paragraphesuite"/>
      </w:pPr>
      <w:r>
        <w:t xml:space="preserve">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895400">
        <w:instrText xml:space="preserve"> ADDIN EN.CITE &lt;EndNote&gt;&lt;Cite&gt;&lt;Author&gt;Nussinov&lt;/Author&gt;&lt;Year&gt;1978&lt;/Year&gt;&lt;RecNum&gt;13&lt;/RecNum&gt;&lt;DisplayText&gt;[12, 13]&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895400">
        <w:instrText xml:space="preserve"> ADDIN EN.CITE &lt;EndNote&gt;&lt;Cite&gt;&lt;Author&gt;Zuker&lt;/Author&gt;&lt;RecNum&gt;14&lt;/RecNum&gt;&lt;DisplayText&gt;[14, 15]&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p>
    <w:p w:rsidR="002566C6" w:rsidRDefault="009B32BA" w:rsidP="002566C6">
      <w:pPr>
        <w:pStyle w:val="Paragraphesuite"/>
      </w:pPr>
      <w:r>
        <w:t>E</w:t>
      </w:r>
      <w:r w:rsidR="00F02EEF">
        <w:t>n 1990</w:t>
      </w:r>
      <w:r>
        <w:t xml:space="preserve">, </w:t>
      </w:r>
      <w:proofErr w:type="spellStart"/>
      <w:r w:rsidRPr="009B32BA">
        <w:t>McCaskill</w:t>
      </w:r>
      <w:proofErr w:type="spellEnd"/>
      <w:r w:rsidR="00F02EEF">
        <w:t xml:space="preserve"> </w:t>
      </w:r>
      <w:r w:rsidR="00556171">
        <w:t>imagine</w:t>
      </w:r>
      <w:r w:rsidR="00F02EEF">
        <w:t xml:space="preserve"> un algorithme pour obtenir la fonction de partition en O(n</w:t>
      </w:r>
      <w:r w:rsidR="00F02EEF">
        <w:rPr>
          <w:vertAlign w:val="superscript"/>
        </w:rPr>
        <w:t>3</w:t>
      </w:r>
      <w:r w:rsidR="00F02EEF">
        <w:t>)</w:t>
      </w:r>
      <w:r w:rsidR="00F147FA">
        <w:t xml:space="preserve"> </w:t>
      </w:r>
      <w:r>
        <w:fldChar w:fldCharType="begin"/>
      </w:r>
      <w:r w:rsidR="00895400">
        <w:instrText xml:space="preserve"> ADDIN EN.CITE &lt;EndNote&gt;&lt;Cite&gt;&lt;Author&gt;McCaskill&lt;/Author&gt;&lt;RecNum&gt;16&lt;/RecNum&gt;&lt;DisplayText&gt;[16]&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fldChar w:fldCharType="separate"/>
      </w:r>
      <w:r w:rsidR="00446EBF">
        <w:rPr>
          <w:noProof/>
        </w:rPr>
        <w:t>[16]</w:t>
      </w:r>
      <w:r>
        <w:fldChar w:fldCharType="end"/>
      </w:r>
      <w:r w:rsidR="00F02EEF">
        <w:t>. Cette fonction est utile pour connaître la probabilité de formation d’une paire de base</w:t>
      </w:r>
      <w:r w:rsidR="000637E3">
        <w:t>s</w:t>
      </w:r>
      <w:r w:rsidR="00F02EEF">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fldChar w:fldCharType="begin"/>
      </w:r>
      <w:r w:rsidR="00895400">
        <w:instrText xml:space="preserve"> ADDIN EN.CITE &lt;EndNote&gt;&lt;Cite&gt;&lt;Author&gt;Major&lt;/Author&gt;&lt;Year&gt;1991&lt;/Year&gt;&lt;RecNum&gt;17&lt;/RecNum&gt;&lt;DisplayText&gt;[17]&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fldChar w:fldCharType="separate"/>
      </w:r>
      <w:r w:rsidR="00446EBF">
        <w:rPr>
          <w:noProof/>
        </w:rPr>
        <w:t>[17]</w:t>
      </w:r>
      <w:r>
        <w:fldChar w:fldCharType="end"/>
      </w:r>
      <w:r w:rsidR="00F02EEF">
        <w:t xml:space="preserve">. En 1994, </w:t>
      </w:r>
      <w:proofErr w:type="spellStart"/>
      <w:r w:rsidR="00F02EEF">
        <w:t>ViennaRNA</w:t>
      </w:r>
      <w:proofErr w:type="spellEnd"/>
      <w:r w:rsidR="00F02EEF">
        <w:t xml:space="preserve"> package voit le jour</w:t>
      </w:r>
      <w:r w:rsidR="00F543CD">
        <w:t xml:space="preserve"> </w:t>
      </w:r>
      <w:r>
        <w:fldChar w:fldCharType="begin"/>
      </w:r>
      <w:r w:rsidR="00895400">
        <w:instrText xml:space="preserve"> ADDIN EN.CITE &lt;EndNote&gt;&lt;Cite&gt;&lt;Author&gt;Hofacker&lt;/Author&gt;&lt;Year&gt;1989&lt;/Year&gt;&lt;RecNum&gt;18&lt;/RecNum&gt;&lt;DisplayText&gt;[18]&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fldChar w:fldCharType="separate"/>
      </w:r>
      <w:r w:rsidR="00446EBF">
        <w:rPr>
          <w:noProof/>
        </w:rPr>
        <w:t>[18]</w:t>
      </w:r>
      <w:r>
        <w:fldChar w:fldCharType="end"/>
      </w:r>
      <w:r w:rsidR="00F02EEF">
        <w:t>. Par la suite</w:t>
      </w:r>
      <w:r w:rsidR="003A297C">
        <w:t>,</w:t>
      </w:r>
      <w:r w:rsidR="00F02EEF">
        <w:t xml:space="preserve"> l’intérêt pour l’ARN n’a fait qu’augmenter.</w:t>
      </w:r>
      <w:bookmarkStart w:id="55" w:name="_Hlk501450607"/>
    </w:p>
    <w:p w:rsidR="002566C6" w:rsidRDefault="00F02EEF" w:rsidP="002566C6">
      <w:pPr>
        <w:pStyle w:val="Paragraphesuite"/>
      </w:pPr>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895400">
        <w:instrText xml:space="preserve"> ADDIN EN.CITE &lt;EndNote&gt;&lt;Cite&gt;&lt;Author&gt;Serra&lt;/Author&gt;&lt;RecNum&gt;19&lt;/RecNum&gt;&lt;DisplayText&gt;[19]&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895400">
        <w:instrText xml:space="preserve"> ADDIN EN.CITE &lt;EndNote&gt;&lt;Cite&gt;&lt;Author&gt;Parisien&lt;/Author&gt;&lt;Year&gt;2008&lt;/Year&gt;&lt;RecNum&gt;20&lt;/RecNum&gt;&lt;DisplayText&gt;[20]&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2566C6" w:rsidRDefault="002566C6">
      <w:pPr>
        <w:spacing w:line="240" w:lineRule="auto"/>
        <w:jc w:val="left"/>
      </w:pPr>
      <w:r>
        <w:br w:type="page"/>
      </w:r>
    </w:p>
    <w:p w:rsidR="00F02EEF" w:rsidRDefault="00980828" w:rsidP="00F02EEF">
      <w:pPr>
        <w:pStyle w:val="Heading2"/>
      </w:pPr>
      <w:bookmarkStart w:id="57" w:name="_Toc502671831"/>
      <w:bookmarkStart w:id="58" w:name="_Toc502671968"/>
      <w:bookmarkEnd w:id="51"/>
      <w:r>
        <w:lastRenderedPageBreak/>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895400">
        <w:instrText xml:space="preserve"> ADDIN EN.CITE &lt;EndNote&gt;&lt;Cite&gt;&lt;Author&gt;Mandal&lt;/Author&gt;&lt;Year&gt;2004&lt;/Year&gt;&lt;RecNum&gt;21&lt;/RecNum&gt;&lt;DisplayText&gt;[21]&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6eHM1MmZmdmZ0MGZwNmV4enRodjVmZDZmMDB4NXoyYXgyZXciIHRpbWVzdGFtcD0iMTUx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</w:fldData>
        </w:fldChar>
      </w:r>
      <w:r w:rsidR="00895400">
        <w:instrText xml:space="preserve"> ADDIN EN.CITE </w:instrText>
      </w:r>
      <w:r w:rsidR="00895400">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6eHM1MmZmdmZ0MGZwNmV4enRodjVmZDZmMDB4NXoyYXgyZXciIHRpbWVzdGFtcD0iMTUx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</w:fldData>
        </w:fldChar>
      </w:r>
      <w:r w:rsidR="00895400">
        <w:instrText xml:space="preserve"> ADDIN EN.CITE.DATA </w:instrText>
      </w:r>
      <w:r w:rsidR="00895400">
        <w:fldChar w:fldCharType="end"/>
      </w:r>
      <w:r w:rsidR="00197504">
        <w:fldChar w:fldCharType="separate"/>
      </w:r>
      <w:r w:rsidR="00446EBF">
        <w:rPr>
          <w:noProof/>
        </w:rPr>
        <w:t>[22]</w:t>
      </w:r>
      <w:r w:rsidR="00197504">
        <w:fldChar w:fldCharType="end"/>
      </w:r>
      <w:r w:rsidR="00F02EEF">
        <w:t xml:space="preserve">. </w:t>
      </w:r>
      <w:r w:rsidR="004D29A9">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895400">
        <w:instrText xml:space="preserve"> ADDIN EN.CITE &lt;EndNote&gt;&lt;Cite&gt;&lt;Author&gt;Weill&lt;/Author&gt;&lt;Year&gt;2015&lt;/Year&gt;&lt;RecNum&gt;23&lt;/RecNum&gt;&lt;DisplayText&gt;[23]&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w:t>
      </w:r>
      <w:r w:rsidR="002566C6">
        <w:t>s</w:t>
      </w:r>
      <w:r w:rsidR="004A2FB9">
        <w:t xml:space="preserve">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895400">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895400">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895400" w:rsidRPr="0053701E" w:rsidRDefault="00895400"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895400" w:rsidRPr="0053701E" w:rsidRDefault="00895400"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895400" w:rsidRPr="0053701E" w:rsidRDefault="00895400"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895400" w:rsidRPr="0053701E" w:rsidRDefault="00895400"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794739" w:rsidRPr="00794739" w:rsidRDefault="006939BE" w:rsidP="002566C6">
      <w:pPr>
        <w:pStyle w:val="Figure"/>
        <w:ind w:left="993" w:hanging="993"/>
        <w:rPr>
          <w:vanish/>
          <w:specVanish/>
        </w:rPr>
      </w:pPr>
      <w:bookmarkStart w:id="69" w:name="_Toc501465795"/>
      <w:bookmarkStart w:id="70" w:name="_Toc521087460"/>
      <w:bookmarkEnd w:id="68"/>
      <w:r w:rsidRPr="00E15844">
        <w:t>Représentation d’un nucléotide</w:t>
      </w:r>
      <w:r w:rsidR="00EA7EB2" w:rsidRPr="00E15844">
        <w:t>, l’adénosine monophosphate (AMP)</w:t>
      </w:r>
      <w:r w:rsidR="00971E81">
        <w:t>.</w:t>
      </w:r>
      <w:bookmarkEnd w:id="70"/>
      <w:r w:rsidR="00794739" w:rsidRPr="00794739">
        <w:t xml:space="preserve"> </w:t>
      </w:r>
    </w:p>
    <w:p w:rsidR="006939BE" w:rsidRDefault="00794739" w:rsidP="002566C6">
      <w:pPr>
        <w:pStyle w:val="Figure2"/>
        <w:ind w:left="4253" w:hanging="4253"/>
      </w:pPr>
      <w:r>
        <w:t xml:space="preserve"> </w:t>
      </w:r>
      <w:r>
        <w:rPr>
          <w:b/>
        </w:rPr>
        <w:t>A)</w:t>
      </w:r>
      <w:r w:rsidR="00971E81">
        <w:t xml:space="preserve">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sidR="0053701E">
        <w:rPr>
          <w:noProof/>
        </w:rPr>
        <w:t xml:space="preserve"> </w:t>
      </w:r>
      <w:r w:rsidR="0053701E" w:rsidRPr="00794739">
        <w:rPr>
          <w:b/>
          <w:noProof/>
        </w:rPr>
        <w:t>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794739" w:rsidRPr="00794739" w:rsidRDefault="004A2FB9" w:rsidP="002566C6">
      <w:pPr>
        <w:pStyle w:val="Figure"/>
        <w:ind w:left="993" w:hanging="993"/>
        <w:rPr>
          <w:vanish/>
          <w:specVanish/>
        </w:rPr>
      </w:pPr>
      <w:bookmarkStart w:id="73" w:name="_Toc521087461"/>
      <w:r w:rsidRPr="00250F15">
        <w:t>Représentation en balle</w:t>
      </w:r>
      <w:r>
        <w:t>s</w:t>
      </w:r>
      <w:r w:rsidRPr="00250F15">
        <w:t xml:space="preserve"> et bâton</w:t>
      </w:r>
      <w:r>
        <w:t>s</w:t>
      </w:r>
      <w:r w:rsidRPr="00250F15">
        <w:t xml:space="preserve"> (</w:t>
      </w:r>
      <w:proofErr w:type="spellStart"/>
      <w:r w:rsidRPr="00250F15">
        <w:rPr>
          <w:i/>
        </w:rPr>
        <w:t>ball</w:t>
      </w:r>
      <w:r>
        <w:rPr>
          <w:i/>
        </w:rPr>
        <w:t>s</w:t>
      </w:r>
      <w:proofErr w:type="spellEnd"/>
      <w:r w:rsidRPr="00250F15">
        <w:rPr>
          <w:i/>
        </w:rPr>
        <w:t xml:space="preserve"> and stick</w:t>
      </w:r>
      <w:r>
        <w:rPr>
          <w:i/>
        </w:rPr>
        <w:t>s</w:t>
      </w:r>
      <w:r w:rsidRPr="00250F15">
        <w:t>)</w:t>
      </w:r>
      <w:r>
        <w:t xml:space="preserve"> d’un groupement phosphate et</w:t>
      </w:r>
      <w:r w:rsidR="00807E08">
        <w:t xml:space="preserve"> </w:t>
      </w:r>
      <w:r w:rsidRPr="00250F15">
        <w:t>d</w:t>
      </w:r>
      <w:r>
        <w:t>’un</w:t>
      </w:r>
      <w:r w:rsidRPr="00250F15">
        <w:t xml:space="preserve"> beta-D-ribose</w:t>
      </w:r>
      <w:r>
        <w:t>.</w:t>
      </w:r>
      <w:bookmarkEnd w:id="73"/>
    </w:p>
    <w:p w:rsidR="00807E08" w:rsidRDefault="004A2FB9" w:rsidP="00794739">
      <w:pPr>
        <w:pStyle w:val="Figure2"/>
      </w:pPr>
      <w:r>
        <w:t xml:space="preserve"> Le phosphore est vert, les oxygènes sont rouges, les carbones gris et les hydrogènes blancs</w:t>
      </w:r>
      <w:r w:rsidR="00794739">
        <w:t>.</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r>
        <w:rPr>
          <w:noProof/>
        </w:rPr>
        <w:t xml:space="preserve"> </w:t>
      </w:r>
      <w:r w:rsidRPr="004A2FB9">
        <w:rPr>
          <w:b/>
          <w:noProof/>
        </w:rPr>
        <w:t>B)</w:t>
      </w:r>
      <w:r>
        <w:rPr>
          <w:noProof/>
        </w:rPr>
        <w:t xml:space="preserve"> </w:t>
      </w:r>
      <w:r>
        <w:t xml:space="preserve">Dans le polymère qu’est l’ARN, les groupes phosphates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794739" w:rsidRPr="00794739" w:rsidRDefault="00794739" w:rsidP="002566C6">
      <w:pPr>
        <w:pStyle w:val="Figure"/>
        <w:ind w:left="993" w:hanging="993"/>
        <w:rPr>
          <w:vanish/>
          <w:specVanish/>
        </w:rPr>
      </w:pPr>
      <w:bookmarkStart w:id="75" w:name="_Hlk501452452"/>
      <w:bookmarkStart w:id="76" w:name="_Hlk500682207"/>
      <w:bookmarkStart w:id="77" w:name="_Toc521087462"/>
      <w:r>
        <w:t>Les quatre nucléotides des ARN.</w:t>
      </w:r>
      <w:bookmarkEnd w:id="77"/>
    </w:p>
    <w:p w:rsidR="002566C6" w:rsidRDefault="00794739" w:rsidP="00B1674F">
      <w:pPr>
        <w:pStyle w:val="Figure2"/>
        <w:numPr>
          <w:ilvl w:val="0"/>
          <w:numId w:val="0"/>
        </w:numPr>
        <w:ind w:left="6010"/>
      </w:pPr>
      <w:r>
        <w:t xml:space="preserve"> </w:t>
      </w:r>
      <w:r w:rsidR="003568C2" w:rsidRPr="002566C6">
        <w:rPr>
          <w:b/>
        </w:rPr>
        <w:t>A)</w:t>
      </w:r>
      <w:r w:rsidR="003568C2">
        <w:t xml:space="preserve"> </w:t>
      </w:r>
      <w:r w:rsidR="000D301C" w:rsidRPr="000D301C">
        <w:t>L’adénine</w:t>
      </w:r>
      <w:bookmarkEnd w:id="75"/>
      <w:r w:rsidR="000D301C">
        <w:t xml:space="preserve"> est une base azotée de la famille des purines. Son symbole est le </w:t>
      </w:r>
      <w:r w:rsidR="000D301C" w:rsidRPr="002566C6">
        <w:rPr>
          <w:u w:val="single"/>
        </w:rPr>
        <w:t>A</w:t>
      </w:r>
      <w:r w:rsidR="000D301C">
        <w:t>.</w:t>
      </w:r>
      <w:bookmarkEnd w:id="76"/>
      <w:r w:rsidR="000D301C">
        <w:t xml:space="preserve"> </w:t>
      </w:r>
      <w:r w:rsidR="000D301C" w:rsidRPr="002566C6">
        <w:rPr>
          <w:b/>
        </w:rPr>
        <w:t>B)</w:t>
      </w:r>
      <w:r w:rsidR="000D301C">
        <w:t xml:space="preserve"> </w:t>
      </w:r>
      <w:bookmarkStart w:id="78" w:name="_Hlk501452460"/>
      <w:r w:rsidR="000D301C">
        <w:t xml:space="preserve">La guanine </w:t>
      </w:r>
      <w:bookmarkEnd w:id="78"/>
      <w:r w:rsidR="000D301C">
        <w:t>est</w:t>
      </w:r>
      <w:r w:rsidR="003568C2">
        <w:t xml:space="preserve"> aussi</w:t>
      </w:r>
      <w:r w:rsidR="000D301C">
        <w:t xml:space="preserve"> une base azotée de la famille des purines. Son symbole est le </w:t>
      </w:r>
      <w:r w:rsidR="000D301C" w:rsidRPr="002566C6">
        <w:rPr>
          <w:u w:val="single"/>
        </w:rPr>
        <w:t>G</w:t>
      </w:r>
      <w:r w:rsidR="000D301C">
        <w:t xml:space="preserve">. </w:t>
      </w:r>
      <w:r w:rsidR="000D301C" w:rsidRPr="002566C6">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2566C6">
        <w:rPr>
          <w:u w:val="single"/>
        </w:rPr>
        <w:t>C</w:t>
      </w:r>
      <w:r w:rsidR="000D301C">
        <w:t xml:space="preserve">. </w:t>
      </w:r>
      <w:r w:rsidR="000D301C" w:rsidRPr="002566C6">
        <w:rPr>
          <w:b/>
        </w:rPr>
        <w:t>D)</w:t>
      </w:r>
      <w:r w:rsidR="000D301C">
        <w:t xml:space="preserve"> </w:t>
      </w:r>
      <w:bookmarkStart w:id="80" w:name="_Hlk501452529"/>
      <w:r w:rsidR="003568C2">
        <w:t>Tout comme la cytosine, l</w:t>
      </w:r>
      <w:r w:rsidR="000D301C">
        <w:t>’uracile</w:t>
      </w:r>
      <w:bookmarkEnd w:id="80"/>
      <w:r w:rsidR="000D301C">
        <w:t xml:space="preserve"> est une base azotée de la famille des pyrimidines. Son symbole est le </w:t>
      </w:r>
      <w:r w:rsidR="000D301C" w:rsidRPr="002566C6">
        <w:rPr>
          <w:u w:val="single"/>
        </w:rPr>
        <w:t>U</w:t>
      </w:r>
      <w:r w:rsidR="000D301C">
        <w:t>.</w:t>
      </w:r>
      <w:bookmarkStart w:id="81" w:name="_Toc502671834"/>
    </w:p>
    <w:p w:rsidR="002E3885" w:rsidRPr="00B67B3F" w:rsidRDefault="00794739" w:rsidP="002566C6">
      <w:pPr>
        <w:pStyle w:val="Heading3"/>
      </w:pPr>
      <w:r>
        <w:t xml:space="preserve"> </w:t>
      </w:r>
      <w:r w:rsidR="00980828">
        <w:t xml:space="preserve">1.5.2 </w:t>
      </w:r>
      <w:r w:rsidR="002E3885" w:rsidRPr="00B67B3F">
        <w:t>La structure secondaire</w:t>
      </w:r>
      <w:bookmarkEnd w:id="81"/>
      <w:r>
        <w:t>.</w:t>
      </w:r>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w:t>
      </w:r>
      <w:r w:rsidR="005155B3">
        <w:t>entre l</w:t>
      </w:r>
      <w:r w:rsidRPr="00396210">
        <w:t xml:space="preserve">es </w:t>
      </w:r>
      <w:r w:rsidRPr="00396210">
        <w:lastRenderedPageBreak/>
        <w:t>doubles hélices des ARN par rapport à celles de</w:t>
      </w:r>
      <w:r w:rsidR="005155B3">
        <w:t xml:space="preserve"> l’</w:t>
      </w:r>
      <w:r w:rsidRPr="00396210">
        <w:t xml:space="preserve">ADN est que </w:t>
      </w:r>
      <w:r w:rsidR="004A2FB9">
        <w:t>la plupart du temps</w:t>
      </w:r>
      <w:r w:rsidRPr="00396210">
        <w:t xml:space="preserve"> </w:t>
      </w:r>
      <w:r w:rsidR="004A2FB9">
        <w:t xml:space="preserve">les </w:t>
      </w:r>
      <w:r w:rsidR="005155B3">
        <w:t>doubles hélices</w:t>
      </w:r>
      <w:r w:rsidR="004A2FB9">
        <w:t xml:space="preserve"> des ARN</w:t>
      </w:r>
      <w:r w:rsidRPr="00396210">
        <w:t xml:space="preserve"> sont formées la même molécule</w:t>
      </w:r>
      <w:bookmarkStart w:id="83" w:name="_Hlk501452613"/>
      <w:r w:rsidR="005155B3">
        <w:t>, elle se replie sur elle-même</w:t>
      </w:r>
      <w:r w:rsidRPr="00396210">
        <w:t xml:space="preserve">. </w:t>
      </w:r>
      <w:bookmarkStart w:id="84" w:name="_Hlk501455164"/>
      <w:bookmarkStart w:id="85" w:name="_Hlk501453770"/>
    </w:p>
    <w:p w:rsidR="009C4B88" w:rsidRDefault="009C4B88" w:rsidP="009C4B88">
      <w:pPr>
        <w:pStyle w:val="Paragraphesuite"/>
      </w:pPr>
      <w:r>
        <w:rPr>
          <w:noProof/>
        </w:rPr>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2566C6">
      <w:pPr>
        <w:pStyle w:val="Figure"/>
        <w:ind w:left="993" w:hanging="993"/>
      </w:pPr>
      <w:bookmarkStart w:id="86" w:name="_Toc521087463"/>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bookmarkEnd w:id="86"/>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w:t>
      </w:r>
      <w:r w:rsidR="005155B3">
        <w:t>nucléotides</w:t>
      </w:r>
      <w:r w:rsidR="009F394D">
        <w:t xml:space="preserve"> (sans compter les nucléotides adjacents</w:t>
      </w:r>
      <w:r w:rsidR="004A2FB9">
        <w:t xml:space="preserve"> liés de façon covalente</w:t>
      </w:r>
      <w:r w:rsidR="009F394D">
        <w:t>)</w:t>
      </w:r>
      <w:r w:rsidRPr="00396210">
        <w:t xml:space="preserve"> et l’absence de </w:t>
      </w:r>
      <w:bookmarkStart w:id="87" w:name="_Hlk501453056"/>
      <w:r w:rsidRPr="00396210">
        <w:t>pseudo-nœuds</w:t>
      </w:r>
      <w:bookmarkEnd w:id="87"/>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5155B3" w:rsidRPr="005155B3">
        <w:rPr>
          <w:u w:val="single"/>
        </w:rPr>
        <w:t xml:space="preserve"> </w:t>
      </w:r>
      <w:r w:rsidR="005155B3">
        <w:rPr>
          <w:u w:val="single"/>
        </w:rPr>
        <w:t>y</w:t>
      </w:r>
      <w:r w:rsidR="005155B3">
        <w:rPr>
          <w:u w:val="single"/>
          <w:vertAlign w:val="superscript"/>
        </w:rPr>
        <w:t>1</w:t>
      </w:r>
      <w:r w:rsidR="00CA0BF5" w:rsidRPr="009C4B88">
        <w:rPr>
          <w:u w:val="single"/>
        </w:rPr>
        <w:t>u</w:t>
      </w:r>
      <w:r w:rsidR="005155B3" w:rsidRPr="005155B3">
        <w:rPr>
          <w:u w:val="single"/>
        </w:rPr>
        <w:t xml:space="preserve"> </w:t>
      </w:r>
      <w:r w:rsidR="005155B3">
        <w:rPr>
          <w:u w:val="single"/>
        </w:rPr>
        <w:t>x</w:t>
      </w:r>
      <w:r w:rsidR="005155B3">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avec les 2</w:t>
      </w:r>
      <w:r w:rsidR="009C4B88">
        <w:t xml:space="preserve"> (en exposant)</w:t>
      </w:r>
      <w:r w:rsidR="005155B3">
        <w:t xml:space="preserve"> de la même lettre</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895400">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8"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8"/>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 xml:space="preserve">a structure secondaire est </w:t>
      </w:r>
      <w:r w:rsidR="005155B3">
        <w:t xml:space="preserve">définie par le réseau composé </w:t>
      </w:r>
      <w:r w:rsidR="009C4B88">
        <w:t xml:space="preserve">des paires de base </w:t>
      </w:r>
      <w:r w:rsidR="005155B3">
        <w:t>et des liens covalents entre les nucléotides</w:t>
      </w:r>
      <w:r w:rsidR="009C4B88">
        <w:t>.</w:t>
      </w:r>
    </w:p>
    <w:p w:rsidR="004B4255" w:rsidRPr="004B4255" w:rsidRDefault="00980828" w:rsidP="00980828">
      <w:pPr>
        <w:pStyle w:val="Heading3"/>
        <w:rPr>
          <w:sz w:val="27"/>
          <w:lang w:eastAsia="en-CA"/>
        </w:rPr>
      </w:pPr>
      <w:bookmarkStart w:id="89" w:name="_Toc502671835"/>
      <w:bookmarkStart w:id="90" w:name="_Hlk501466015"/>
      <w:r>
        <w:lastRenderedPageBreak/>
        <w:t>1.5.3</w:t>
      </w:r>
      <w:bookmarkEnd w:id="89"/>
      <w:r w:rsidR="004A2FB9">
        <w:t xml:space="preserve"> Les cycles</w:t>
      </w:r>
    </w:p>
    <w:p w:rsidR="004A2FB9" w:rsidRDefault="004A2FB9" w:rsidP="004A2FB9">
      <w:pPr>
        <w:pStyle w:val="Paragraphe"/>
      </w:pPr>
      <w:r>
        <w:t xml:space="preserve">Pour étudier la réactivité des nucléotides, il est </w:t>
      </w:r>
      <w:r w:rsidR="005155B3">
        <w:t>pratique</w:t>
      </w:r>
      <w:r>
        <w:t xml:space="preserve"> de sous diviser l’ARN. </w:t>
      </w:r>
      <w:r w:rsidR="005155B3">
        <w:t>Un</w:t>
      </w:r>
      <w:r w:rsidR="005155B3" w:rsidRPr="004B4255">
        <w:t xml:space="preserve"> </w:t>
      </w:r>
      <w:r w:rsidR="005155B3">
        <w:t>cycle</w:t>
      </w:r>
      <w:r>
        <w:t xml:space="preserve"> est</w:t>
      </w:r>
      <w:r w:rsidR="00D35813" w:rsidRPr="004B4255">
        <w:t xml:space="preserve"> </w:t>
      </w:r>
      <w:r>
        <w:t xml:space="preserve">une </w:t>
      </w:r>
      <w:r w:rsidR="009C4B88">
        <w:t>sous-structure</w:t>
      </w:r>
      <w:r w:rsidR="005155B3">
        <w:t xml:space="preserve"> (S-S)</w:t>
      </w:r>
      <w:r w:rsidR="009C4B88">
        <w:t xml:space="preserve"> </w:t>
      </w:r>
      <w:r w:rsidR="00D35813" w:rsidRPr="004B4255">
        <w:t xml:space="preserve">de la SS des ARN. Un ARN, dans sa forme finale, est composé de boucles, de double hélice, de jonctions et de motifs tertiaires. La définition des </w:t>
      </w:r>
      <w:r w:rsidR="005155B3">
        <w:t>cycles</w:t>
      </w:r>
      <w:r w:rsidRPr="004B4255">
        <w:t xml:space="preserve"> </w:t>
      </w:r>
      <w:r w:rsidR="00D35813" w:rsidRPr="004B4255">
        <w:t>s’appuie sur les paires de bases. Par 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rsidR="005155B3">
        <w:t>cycle</w:t>
      </w:r>
      <w:r w:rsidRPr="004B4255">
        <w:t xml:space="preserve"> </w:t>
      </w:r>
      <w:r w:rsidR="00D35813" w:rsidRPr="004B4255">
        <w:t>le plus fréquent</w:t>
      </w:r>
      <w:r>
        <w:t>. Il</w:t>
      </w:r>
      <w:r w:rsidR="00D35813" w:rsidRPr="004B4255">
        <w:t xml:space="preserve"> a deux paires de bases adjacentes et forment un </w:t>
      </w:r>
      <w:r w:rsidR="005155B3">
        <w:t>cycle de 4 nucléotides</w:t>
      </w:r>
      <w:r>
        <w:t xml:space="preserve">. Le tableau I présente 2 </w:t>
      </w:r>
      <w:r w:rsidR="005155B3">
        <w:t>cycles</w:t>
      </w:r>
      <w:r>
        <w:t xml:space="preserve">, le « </w:t>
      </w:r>
      <w:r w:rsidRPr="009C4B88">
        <w:rPr>
          <w:rFonts w:ascii="Baskerville Old Face" w:hAnsi="Baskerville Old Face"/>
        </w:rPr>
        <w:t>2_2</w:t>
      </w:r>
      <w:r>
        <w:t> »</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bookmarkStart w:id="91" w:name="_Toc521087447"/>
      <w:r>
        <w:t xml:space="preserve">Représentation de deux </w:t>
      </w:r>
      <w:r w:rsidR="00794739">
        <w:t>cycles</w:t>
      </w:r>
      <w:bookmarkEnd w:id="91"/>
    </w:p>
    <w:tbl>
      <w:tblPr>
        <w:tblStyle w:val="ListTable2-Accent1"/>
        <w:tblW w:w="0" w:type="auto"/>
        <w:tblLook w:val="04A0" w:firstRow="1" w:lastRow="0" w:firstColumn="1" w:lastColumn="0" w:noHBand="0" w:noVBand="1"/>
      </w:tblPr>
      <w:tblGrid>
        <w:gridCol w:w="1879"/>
        <w:gridCol w:w="2643"/>
        <w:gridCol w:w="3732"/>
        <w:gridCol w:w="10"/>
      </w:tblGrid>
      <w:tr w:rsidR="009C4B88" w:rsidTr="00CA10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CA10AE" w:rsidP="00CA10AE">
            <w:pPr>
              <w:pStyle w:val="Paragraphesuite"/>
              <w:jc w:val="center"/>
            </w:pPr>
            <w:r>
              <w:t>Cycle</w:t>
            </w:r>
          </w:p>
        </w:tc>
        <w:tc>
          <w:tcPr>
            <w:tcW w:w="2643" w:type="dxa"/>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gridSpan w:val="2"/>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CA1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9C4B88" w:rsidP="00CA10AE">
            <w:pPr>
              <w:pStyle w:val="Paragraphesuite"/>
              <w:jc w:val="center"/>
              <w:rPr>
                <w:noProof/>
              </w:rPr>
            </w:pPr>
            <w:r>
              <w:rPr>
                <w:noProof/>
              </w:rPr>
              <w:t>Figure</w:t>
            </w:r>
          </w:p>
        </w:tc>
        <w:tc>
          <w:tcPr>
            <w:tcW w:w="2643" w:type="dxa"/>
            <w:vAlign w:val="center"/>
          </w:tcPr>
          <w:p w:rsidR="009C4B88" w:rsidRDefault="009C4B88" w:rsidP="00CA10AE">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694901" cy="66675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00418" cy="672043"/>
                          </a:xfrm>
                          <a:prstGeom prst="rect">
                            <a:avLst/>
                          </a:prstGeom>
                          <a:noFill/>
                          <a:ln>
                            <a:noFill/>
                          </a:ln>
                        </pic:spPr>
                      </pic:pic>
                    </a:graphicData>
                  </a:graphic>
                </wp:inline>
              </w:drawing>
            </w:r>
          </w:p>
        </w:tc>
        <w:tc>
          <w:tcPr>
            <w:tcW w:w="3732" w:type="dxa"/>
            <w:gridSpan w:val="2"/>
            <w:vAlign w:val="center"/>
          </w:tcPr>
          <w:p w:rsidR="009C4B88" w:rsidRDefault="00CA10AE" w:rsidP="00CA10AE">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6E5715F" wp14:editId="21A03AD8">
                  <wp:extent cx="1495425" cy="7094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clrChange>
                              <a:clrFrom>
                                <a:srgbClr val="FFFFFF"/>
                              </a:clrFrom>
                              <a:clrTo>
                                <a:srgbClr val="FFFFFF">
                                  <a:alpha val="0"/>
                                </a:srgbClr>
                              </a:clrTo>
                            </a:clrChange>
                          </a:blip>
                          <a:stretch>
                            <a:fillRect/>
                          </a:stretch>
                        </pic:blipFill>
                        <pic:spPr>
                          <a:xfrm>
                            <a:off x="0" y="0"/>
                            <a:ext cx="1537083" cy="729221"/>
                          </a:xfrm>
                          <a:prstGeom prst="rect">
                            <a:avLst/>
                          </a:prstGeom>
                        </pic:spPr>
                      </pic:pic>
                    </a:graphicData>
                  </a:graphic>
                </wp:inline>
              </w:drawing>
            </w:r>
          </w:p>
        </w:tc>
      </w:tr>
      <w:tr w:rsidR="009C4B88" w:rsidTr="00CA10AE">
        <w:trPr>
          <w:gridAfter w:val="1"/>
          <w:wAfter w:w="10" w:type="dxa"/>
        </w:trPr>
        <w:tc>
          <w:tcPr>
            <w:cnfStyle w:val="001000000000" w:firstRow="0" w:lastRow="0" w:firstColumn="1" w:lastColumn="0" w:oddVBand="0" w:evenVBand="0" w:oddHBand="0" w:evenHBand="0" w:firstRowFirstColumn="0" w:firstRowLastColumn="0" w:lastRowFirstColumn="0" w:lastRowLastColumn="0"/>
            <w:tcW w:w="1879" w:type="dxa"/>
            <w:vAlign w:val="center"/>
          </w:tcPr>
          <w:p w:rsidR="009C4B88" w:rsidRDefault="009C4B88" w:rsidP="00CA10AE">
            <w:pPr>
              <w:pStyle w:val="Paragraphesuite"/>
              <w:jc w:val="center"/>
            </w:pPr>
            <w:r>
              <w:t>Identifiant</w:t>
            </w:r>
          </w:p>
        </w:tc>
        <w:tc>
          <w:tcPr>
            <w:tcW w:w="2643" w:type="dxa"/>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D35813" w:rsidP="009C4B88">
      <w:pPr>
        <w:pStyle w:val="Paragraphe"/>
      </w:pPr>
      <w:r w:rsidRPr="004B4255">
        <w:t xml:space="preserve">Un </w:t>
      </w:r>
      <w:r w:rsidR="005155B3">
        <w:t>cycle</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w:t>
      </w:r>
      <w:r w:rsidR="00CA10AE">
        <w:t>formé</w:t>
      </w:r>
      <w:r w:rsidRPr="004B4255">
        <w:t xml:space="preserve"> d’un nucléotide non pairé au centre de deux nucléotides pairés </w:t>
      </w:r>
      <w:r w:rsidR="00CA10AE">
        <w:t>avec</w:t>
      </w:r>
      <w:r w:rsidRPr="004B4255">
        <w:t xml:space="preserve"> deux nucléotides adjacents sur l’autre brin d</w:t>
      </w:r>
      <w:r w:rsidR="00CA10AE">
        <w:t>e l’</w:t>
      </w:r>
      <w:r w:rsidRPr="004B4255">
        <w:t>ARN</w:t>
      </w:r>
      <w:r w:rsidR="00CA10AE">
        <w:t>. Communément,</w:t>
      </w:r>
      <w:r w:rsidRPr="004B4255">
        <w:t xml:space="preserve"> on appelle cette structure</w:t>
      </w:r>
      <w:r w:rsidR="00CA10AE">
        <w:t>,</w:t>
      </w:r>
      <w:r w:rsidRPr="004B4255">
        <w:t xml:space="preserve"> un renflement </w:t>
      </w:r>
      <w:r w:rsidR="009C4B88" w:rsidRPr="004B4255">
        <w:t>d’un</w:t>
      </w:r>
      <w:r w:rsidRPr="004B4255">
        <w:t xml:space="preserve"> nucléotide</w:t>
      </w:r>
      <w:r w:rsidR="00CA10AE">
        <w:t xml:space="preserve"> (un </w:t>
      </w:r>
      <w:proofErr w:type="spellStart"/>
      <w:r w:rsidR="00CA10AE">
        <w:t>buldge</w:t>
      </w:r>
      <w:proofErr w:type="spellEnd"/>
      <w:r w:rsidR="00CA10AE">
        <w:t>)</w:t>
      </w:r>
      <w:r w:rsidRPr="004B4255">
        <w:t>.</w:t>
      </w:r>
    </w:p>
    <w:p w:rsidR="005155B3" w:rsidRDefault="005155B3" w:rsidP="005155B3">
      <w:pPr>
        <w:pStyle w:val="Paragraphesuite"/>
        <w:jc w:val="center"/>
      </w:pPr>
      <w:r>
        <w:rPr>
          <w:noProof/>
        </w:rPr>
        <w:drawing>
          <wp:inline distT="0" distB="0" distL="0" distR="0">
            <wp:extent cx="668965" cy="67627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96795" cy="704409"/>
                    </a:xfrm>
                    <a:prstGeom prst="rect">
                      <a:avLst/>
                    </a:prstGeom>
                    <a:noFill/>
                    <a:ln>
                      <a:noFill/>
                    </a:ln>
                  </pic:spPr>
                </pic:pic>
              </a:graphicData>
            </a:graphic>
          </wp:inline>
        </w:drawing>
      </w:r>
    </w:p>
    <w:p w:rsidR="00794739" w:rsidRPr="00794739" w:rsidRDefault="005155B3" w:rsidP="00CA10AE">
      <w:pPr>
        <w:pStyle w:val="Figure"/>
        <w:ind w:left="993" w:hanging="993"/>
        <w:rPr>
          <w:vanish/>
          <w:specVanish/>
        </w:rPr>
      </w:pPr>
      <w:bookmarkStart w:id="92" w:name="_Toc521087464"/>
      <w:r w:rsidRPr="005155B3">
        <w:t>Un cycle « </w:t>
      </w:r>
      <w:r w:rsidRPr="005155B3">
        <w:rPr>
          <w:rFonts w:ascii="Baskerville Old Face" w:hAnsi="Baskerville Old Face"/>
        </w:rPr>
        <w:t>3_2</w:t>
      </w:r>
      <w:r w:rsidRPr="005155B3">
        <w:t> »</w:t>
      </w:r>
      <w:r>
        <w:t>.</w:t>
      </w:r>
      <w:bookmarkEnd w:id="92"/>
    </w:p>
    <w:p w:rsidR="005155B3" w:rsidRDefault="005155B3" w:rsidP="00794739">
      <w:pPr>
        <w:pStyle w:val="Figure2"/>
      </w:pPr>
      <w:r>
        <w:t xml:space="preserve"> Les </w:t>
      </w:r>
      <w:r w:rsidR="00CA10AE">
        <w:t>arrêtes</w:t>
      </w:r>
      <w:r>
        <w:t xml:space="preserve"> rouge</w:t>
      </w:r>
      <w:r w:rsidR="00CA10AE">
        <w:t>s</w:t>
      </w:r>
      <w:r>
        <w:t xml:space="preserve"> sont des liens covalents entre les nucléotides et les liens noire sont les liens formant les paires de bases. </w:t>
      </w:r>
      <w:r w:rsidR="00CA10AE">
        <w:t>Dans cet exemple, l</w:t>
      </w:r>
      <w:r>
        <w:t>e nucléotide en rouge est le nucléotide d’intérêt</w:t>
      </w:r>
      <w:r w:rsidR="00CA10AE">
        <w:t>, sa couleur nous renseigne sur sa réactivité moyenne</w:t>
      </w:r>
      <w:r>
        <w:t>.</w:t>
      </w:r>
      <w:r w:rsidR="00CA10AE">
        <w:t xml:space="preserve"> Voir chapitre 2.</w:t>
      </w:r>
    </w:p>
    <w:p w:rsidR="005155B3" w:rsidRDefault="005155B3" w:rsidP="009C4B88">
      <w:pPr>
        <w:pStyle w:val="Paragraphe"/>
      </w:pPr>
    </w:p>
    <w:p w:rsidR="00794739" w:rsidRDefault="00794739" w:rsidP="00794739">
      <w:pPr>
        <w:pStyle w:val="Heading2"/>
      </w:pPr>
      <w:r>
        <w:t>Les sous-structures</w:t>
      </w:r>
    </w:p>
    <w:p w:rsidR="00794739" w:rsidRDefault="00794739" w:rsidP="00794739">
      <w:pPr>
        <w:pStyle w:val="Paragraphesuite"/>
      </w:pPr>
      <w:r>
        <w:t xml:space="preserve">Pour caractériser un nucléotides deux </w:t>
      </w:r>
      <w:r w:rsidR="005452B1">
        <w:t>sorte</w:t>
      </w:r>
      <w:r>
        <w:t xml:space="preserve"> de sous</w:t>
      </w:r>
      <w:r w:rsidR="005452B1">
        <w:t>-</w:t>
      </w:r>
      <w:r>
        <w:t xml:space="preserve">structures ont été utilisé : </w:t>
      </w:r>
    </w:p>
    <w:p w:rsidR="00794739" w:rsidRDefault="00794739" w:rsidP="00794739">
      <w:pPr>
        <w:pStyle w:val="Paragraphe"/>
        <w:numPr>
          <w:ilvl w:val="0"/>
          <w:numId w:val="39"/>
        </w:numPr>
      </w:pPr>
      <w:r>
        <w:t>Des cycles simples. C’est-à-dire, lorsque le nucléotide est pairé, deux entrées sont ajoutées dans la base de données (une pour le cycle en 5’ et l’autre pour le cycle en 3’). Ces motifs sont plus petits. Dans l’exemple de la figure 7, la cytosine fait partie de deux cycles.</w:t>
      </w:r>
    </w:p>
    <w:p w:rsidR="00794739" w:rsidRDefault="00794739" w:rsidP="00794739">
      <w:pPr>
        <w:pStyle w:val="Paragraphe"/>
        <w:numPr>
          <w:ilvl w:val="0"/>
          <w:numId w:val="39"/>
        </w:numPr>
      </w:pPr>
      <w:r>
        <w:t>Une sous-structure englobant le nucléotide. C’est-à-dire qu’il y a invariablement une entrée peu importe l’état pairé ou non du nucléotide.</w:t>
      </w:r>
    </w:p>
    <w:p w:rsidR="005155B3" w:rsidRDefault="00794739" w:rsidP="00794739">
      <w:pPr>
        <w:pStyle w:val="Paragraphesuite"/>
      </w:pPr>
      <w:r>
        <w:t>L</w:t>
      </w:r>
      <w:r w:rsidR="005155B3">
        <w:t>e chevauchement d</w:t>
      </w:r>
      <w:r>
        <w:t xml:space="preserve">e deux cycles est illustré dans la figure 7. </w:t>
      </w:r>
      <w:r w:rsidR="005155B3">
        <w:t xml:space="preserve"> </w:t>
      </w:r>
    </w:p>
    <w:p w:rsidR="00794739" w:rsidRPr="00794739" w:rsidRDefault="00794739" w:rsidP="00794739">
      <w:pPr>
        <w:pStyle w:val="Paragraphe"/>
      </w:pPr>
      <w:r>
        <w:rPr>
          <w:noProof/>
        </w:rPr>
        <w:drawing>
          <wp:inline distT="0" distB="0" distL="0" distR="0">
            <wp:extent cx="3421380" cy="2317750"/>
            <wp:effectExtent l="0" t="0" r="762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21380" cy="2317750"/>
                    </a:xfrm>
                    <a:prstGeom prst="rect">
                      <a:avLst/>
                    </a:prstGeom>
                    <a:noFill/>
                    <a:ln>
                      <a:noFill/>
                    </a:ln>
                  </pic:spPr>
                </pic:pic>
              </a:graphicData>
            </a:graphic>
          </wp:inline>
        </w:drawing>
      </w:r>
    </w:p>
    <w:p w:rsidR="009C4B88" w:rsidRDefault="009C4B88" w:rsidP="009C4B88">
      <w:pPr>
        <w:pStyle w:val="Paragraphe"/>
        <w:jc w:val="center"/>
        <w:rPr>
          <w:b/>
        </w:rPr>
      </w:pPr>
    </w:p>
    <w:p w:rsidR="00794739" w:rsidRPr="00794739" w:rsidRDefault="00794739" w:rsidP="00CA10AE">
      <w:pPr>
        <w:pStyle w:val="Figure"/>
        <w:ind w:left="1134" w:hanging="1134"/>
        <w:rPr>
          <w:vanish/>
          <w:specVanish/>
        </w:rPr>
      </w:pPr>
      <w:bookmarkStart w:id="93" w:name="_Toc521087465"/>
      <w:r>
        <w:t>Une s</w:t>
      </w:r>
      <w:r w:rsidR="009C4B88" w:rsidRPr="005155B3">
        <w:t xml:space="preserve">ous-structure formée de deux </w:t>
      </w:r>
      <w:r w:rsidR="005155B3" w:rsidRPr="005155B3">
        <w:t>cycles</w:t>
      </w:r>
      <w:r w:rsidR="009C4B88" w:rsidRPr="005155B3">
        <w:t xml:space="preserve"> collés</w:t>
      </w:r>
      <w:r>
        <w:t>.</w:t>
      </w:r>
      <w:bookmarkEnd w:id="93"/>
    </w:p>
    <w:p w:rsidR="005155B3" w:rsidRPr="00794739" w:rsidRDefault="00794739" w:rsidP="00794739">
      <w:pPr>
        <w:pStyle w:val="Figure2"/>
        <w:rPr>
          <w:vanish/>
        </w:rPr>
      </w:pPr>
      <w:r>
        <w:t xml:space="preserve"> </w:t>
      </w:r>
      <w:r w:rsidR="009C4B88" w:rsidRPr="00794739">
        <w:t>L’identifiant</w:t>
      </w:r>
      <w:r w:rsidR="005155B3" w:rsidRPr="00794739">
        <w:t xml:space="preserve"> complet</w:t>
      </w:r>
      <w:r w:rsidR="009C4B88" w:rsidRPr="00794739">
        <w:t xml:space="preserve"> de cette sous-structure est : « </w:t>
      </w:r>
      <w:bookmarkStart w:id="94" w:name="_Hlk521088496"/>
      <w:r w:rsidR="009C4B88" w:rsidRPr="00794739">
        <w:t xml:space="preserve">3_2-AAC-AA_pos_2&amp;2_2-CG-CA_pos_0 </w:t>
      </w:r>
      <w:bookmarkEnd w:id="94"/>
      <w:r w:rsidR="009C4B88" w:rsidRPr="00794739">
        <w:t xml:space="preserve">». Le nucléotide d’intérêt est le premier nucléotide du </w:t>
      </w:r>
      <w:r w:rsidR="005155B3" w:rsidRPr="00794739">
        <w:t>cycle</w:t>
      </w:r>
      <w:r w:rsidR="009C4B88" w:rsidRPr="00794739">
        <w:t xml:space="preserve"> « 3_2 », sont identifiant permet de comparer les nucléotides se trouvant dans la même sous-structure dans d’autres ARN.</w:t>
      </w:r>
      <w:r w:rsidR="005155B3">
        <w:br w:type="page"/>
      </w:r>
    </w:p>
    <w:p w:rsidR="009C4B88" w:rsidRDefault="009C4B88" w:rsidP="00895400">
      <w:pPr>
        <w:pStyle w:val="Paragraphesuite"/>
        <w:jc w:val="center"/>
        <w:rPr>
          <w:lang w:val="en-US"/>
        </w:rPr>
      </w:pPr>
      <w:r>
        <w:rPr>
          <w:noProof/>
        </w:rPr>
        <w:lastRenderedPageBreak/>
        <w:drawing>
          <wp:anchor distT="0" distB="0" distL="114300" distR="114300" simplePos="0" relativeHeight="252043264" behindDoc="0" locked="0" layoutInCell="1" allowOverlap="1" wp14:anchorId="632E2202">
            <wp:simplePos x="2243455" y="914400"/>
            <wp:positionH relativeFrom="margin">
              <wp:align>center</wp:align>
            </wp:positionH>
            <wp:positionV relativeFrom="margin">
              <wp:align>top</wp:align>
            </wp:positionV>
            <wp:extent cx="1144270" cy="2205990"/>
            <wp:effectExtent l="2540" t="0" r="127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1144270" cy="2205990"/>
                    </a:xfrm>
                    <a:prstGeom prst="rect">
                      <a:avLst/>
                    </a:prstGeom>
                    <a:noFill/>
                    <a:ln>
                      <a:noFill/>
                    </a:ln>
                  </pic:spPr>
                </pic:pic>
              </a:graphicData>
            </a:graphic>
          </wp:anchor>
        </w:drawing>
      </w:r>
    </w:p>
    <w:p w:rsidR="00794739" w:rsidRPr="00794739" w:rsidRDefault="009C4B88" w:rsidP="00CA10AE">
      <w:pPr>
        <w:pStyle w:val="Figure"/>
        <w:ind w:left="1134" w:hanging="1134"/>
        <w:rPr>
          <w:vanish/>
          <w:specVanish/>
        </w:rPr>
      </w:pPr>
      <w:bookmarkStart w:id="95" w:name="_Toc521087466"/>
      <w:r w:rsidRPr="00794739">
        <w:t xml:space="preserve">Représentation de trois </w:t>
      </w:r>
      <w:r w:rsidR="005155B3" w:rsidRPr="00794739">
        <w:t>cycles</w:t>
      </w:r>
      <w:r w:rsidR="00794739">
        <w:t xml:space="preserve"> se chevauchant</w:t>
      </w:r>
      <w:r w:rsidRPr="00794739">
        <w:t>.</w:t>
      </w:r>
      <w:bookmarkEnd w:id="95"/>
    </w:p>
    <w:p w:rsidR="009C4B88" w:rsidRPr="00EA3D0A" w:rsidRDefault="009C4B88" w:rsidP="00794739">
      <w:pPr>
        <w:pStyle w:val="Figure2"/>
      </w:pPr>
      <w:r w:rsidRPr="00794739">
        <w:t xml:space="preserve"> </w:t>
      </w:r>
      <w:r w:rsidR="00895400">
        <w:t xml:space="preserve">Dans cette </w:t>
      </w:r>
      <w:proofErr w:type="spellStart"/>
      <w:r w:rsidR="00895400">
        <w:t>figurele</w:t>
      </w:r>
      <w:proofErr w:type="spellEnd"/>
      <w:r w:rsidR="00895400">
        <w:t xml:space="preserve"> chevauchement des cycles est évident</w:t>
      </w:r>
      <w:r w:rsidRPr="00794739">
        <w:t>. La boite bleue et la boite verte entoure</w:t>
      </w:r>
      <w:r w:rsidR="005155B3" w:rsidRPr="00794739">
        <w:t>nt</w:t>
      </w:r>
      <w:r w:rsidRPr="00794739">
        <w:t xml:space="preserve"> </w:t>
      </w:r>
      <w:r w:rsidR="005155B3" w:rsidRPr="00794739">
        <w:t xml:space="preserve">un cycle </w:t>
      </w:r>
      <w:r w:rsidRPr="00794739">
        <w:t xml:space="preserve">« </w:t>
      </w:r>
      <w:r w:rsidRPr="00895400">
        <w:rPr>
          <w:rFonts w:ascii="Baskerville Old Face" w:hAnsi="Baskerville Old Face"/>
        </w:rPr>
        <w:t>2_2</w:t>
      </w:r>
      <w:r w:rsidRPr="00794739">
        <w:t xml:space="preserve"> ».</w:t>
      </w:r>
      <w:r>
        <w:t xml:space="preserve"> La boite rouge entoure un </w:t>
      </w:r>
      <w:r w:rsidR="005155B3">
        <w:t>cycle</w:t>
      </w:r>
      <w:r>
        <w:t xml:space="preserve"> à </w:t>
      </w:r>
      <w:r w:rsidR="00895400">
        <w:t>cinq</w:t>
      </w:r>
      <w:r>
        <w:t xml:space="preserve"> nucléotides, un « </w:t>
      </w:r>
      <w:r w:rsidRPr="004A2FB9">
        <w:rPr>
          <w:rFonts w:ascii="Baskerville Old Face" w:hAnsi="Baskerville Old Face"/>
        </w:rPr>
        <w:t>5</w:t>
      </w:r>
      <w:r>
        <w:t xml:space="preserve"> ». Lorsqu’on s’intéresse à un nucléotide en particulier, les nucléotides pairés se trouve à la jonction de deux </w:t>
      </w:r>
      <w:r w:rsidR="005155B3">
        <w:t>cycles</w:t>
      </w:r>
      <w:r>
        <w:t xml:space="preserve"> tandis que les nucléotides non pairés font partie d’un seul </w:t>
      </w:r>
      <w:r w:rsidR="005155B3">
        <w:t>cycle</w:t>
      </w:r>
      <w:r>
        <w:t>.</w:t>
      </w:r>
      <w:r w:rsidRPr="009C4B88">
        <w:t xml:space="preserve"> </w:t>
      </w:r>
      <w:r>
        <w:t xml:space="preserve">Cette figur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16F2A" w:rsidRDefault="00D35813" w:rsidP="004B4255">
      <w:pPr>
        <w:pStyle w:val="Paragraphesuite"/>
      </w:pPr>
      <w:r w:rsidRPr="004B4255">
        <w:t>Dans ce mémoire, une chaine de caractère identifie</w:t>
      </w:r>
      <w:r w:rsidR="009C4B88">
        <w:t xml:space="preserve"> les sous-structure</w:t>
      </w:r>
      <w:r w:rsidRPr="004B4255">
        <w:t xml:space="preserve">. </w:t>
      </w:r>
      <w:r w:rsidR="00116F2A">
        <w:t>L’identifiant est un mini</w:t>
      </w:r>
      <w:r w:rsidR="00895400">
        <w:t> langage </w:t>
      </w:r>
      <w:r w:rsidR="00116F2A">
        <w:t>en soi</w:t>
      </w:r>
      <w:r w:rsidR="005452B1">
        <w:t xml:space="preserve"> au sens informatique du terme</w:t>
      </w:r>
      <w:r w:rsidR="00116F2A">
        <w:t>.</w:t>
      </w:r>
      <w:r w:rsidR="00895400">
        <w:t xml:space="preserve"> </w:t>
      </w:r>
      <w:r w:rsidR="00116F2A">
        <w:t>Le diagramme à rail de l’</w:t>
      </w:r>
      <w:r w:rsidR="00116F2A">
        <w:t>expression régulière</w:t>
      </w:r>
      <w:r w:rsidR="00116F2A">
        <w:t xml:space="preserve"> qui lui correspond a été placé dans</w:t>
      </w:r>
      <w:r w:rsidR="00895400">
        <w:t xml:space="preserve"> la figure suivante</w:t>
      </w:r>
      <w:r w:rsidRPr="004B4255">
        <w:t>.</w:t>
      </w:r>
    </w:p>
    <w:p w:rsidR="00116F2A" w:rsidRDefault="00116F2A" w:rsidP="004B4255">
      <w:pPr>
        <w:pStyle w:val="Paragraphesuite"/>
      </w:pPr>
      <w:r>
        <w:rPr>
          <w:noProof/>
        </w:rPr>
        <mc:AlternateContent>
          <mc:Choice Requires="wps">
            <w:drawing>
              <wp:anchor distT="0" distB="0" distL="114300" distR="114300" simplePos="0" relativeHeight="252044288" behindDoc="0" locked="0" layoutInCell="1" allowOverlap="1">
                <wp:simplePos x="0" y="0"/>
                <wp:positionH relativeFrom="margin">
                  <wp:posOffset>800100</wp:posOffset>
                </wp:positionH>
                <wp:positionV relativeFrom="paragraph">
                  <wp:posOffset>1762598</wp:posOffset>
                </wp:positionV>
                <wp:extent cx="3646968" cy="287079"/>
                <wp:effectExtent l="0" t="0" r="0" b="0"/>
                <wp:wrapNone/>
                <wp:docPr id="4" name="Text Box 4"/>
                <wp:cNvGraphicFramePr/>
                <a:graphic xmlns:a="http://schemas.openxmlformats.org/drawingml/2006/main">
                  <a:graphicData uri="http://schemas.microsoft.com/office/word/2010/wordprocessingShape">
                    <wps:wsp>
                      <wps:cNvSpPr txBox="1"/>
                      <wps:spPr>
                        <a:xfrm>
                          <a:off x="0" y="0"/>
                          <a:ext cx="3646968" cy="287079"/>
                        </a:xfrm>
                        <a:prstGeom prst="rect">
                          <a:avLst/>
                        </a:prstGeom>
                        <a:noFill/>
                        <a:ln w="6350">
                          <a:noFill/>
                        </a:ln>
                      </wps:spPr>
                      <wps:txbx>
                        <w:txbxContent>
                          <w:p w:rsidR="00116F2A" w:rsidRDefault="00116F2A">
                            <w:r>
                              <w:t>Exemple</w:t>
                            </w:r>
                            <w:r w:rsidR="005452B1">
                              <w:t> :</w:t>
                            </w:r>
                            <w:r>
                              <w:t> </w:t>
                            </w:r>
                            <w:r w:rsidR="005452B1">
                              <w:t xml:space="preserve">3_2-AAC-AA_pos_2&amp;2_2-CG-CA_pos_0 </w:t>
                            </w:r>
                            <w:r>
                              <w:t>CA_pos_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1" type="#_x0000_t202" style="position:absolute;left:0;text-align:left;margin-left:63pt;margin-top:138.8pt;width:287.15pt;height:22.6pt;z-index:252044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" filled="f" stroked="f" strokeweight=".5pt">
                <v:textbox>
                  <w:txbxContent>
                    <w:p w:rsidR="00116F2A" w:rsidRDefault="00116F2A">
                      <w:r>
                        <w:t>Exemple</w:t>
                      </w:r>
                      <w:r w:rsidR="005452B1">
                        <w:t> :</w:t>
                      </w:r>
                      <w:r>
                        <w:t> </w:t>
                      </w:r>
                      <w:r w:rsidR="005452B1">
                        <w:t xml:space="preserve">3_2-AAC-AA_pos_2&amp;2_2-CG-CA_pos_0 </w:t>
                      </w:r>
                      <w:r>
                        <w:t>CA_pos_0</w:t>
                      </w:r>
                    </w:p>
                  </w:txbxContent>
                </v:textbox>
                <w10:wrap anchorx="margin"/>
              </v:shape>
            </w:pict>
          </mc:Fallback>
        </mc:AlternateContent>
      </w:r>
      <w:r>
        <w:rPr>
          <w:noProof/>
        </w:rPr>
        <w:drawing>
          <wp:inline distT="0" distB="0" distL="0" distR="0" wp14:anchorId="2D4F9CED" wp14:editId="6243F1E2">
            <wp:extent cx="5247640" cy="1876830"/>
            <wp:effectExtent l="0" t="0" r="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7640" cy="1876830"/>
                    </a:xfrm>
                    <a:prstGeom prst="rect">
                      <a:avLst/>
                    </a:prstGeom>
                    <a:noFill/>
                    <a:ln>
                      <a:noFill/>
                    </a:ln>
                  </pic:spPr>
                </pic:pic>
              </a:graphicData>
            </a:graphic>
          </wp:inline>
        </w:drawing>
      </w:r>
    </w:p>
    <w:p w:rsidR="00116F2A" w:rsidRPr="00116F2A" w:rsidRDefault="00116F2A" w:rsidP="00CA10AE">
      <w:pPr>
        <w:pStyle w:val="Figure"/>
        <w:ind w:left="1134" w:hanging="1134"/>
        <w:rPr>
          <w:vanish/>
          <w:specVanish/>
        </w:rPr>
      </w:pPr>
      <w:r>
        <w:t>Diagramme à rail de l’expression régulière associé à l’identifiant</w:t>
      </w:r>
      <w:r w:rsidR="005452B1">
        <w:t xml:space="preserve"> des sous-structures</w:t>
      </w:r>
      <w:r>
        <w:t xml:space="preserve">. </w:t>
      </w:r>
    </w:p>
    <w:p w:rsidR="00116F2A" w:rsidRPr="00116F2A" w:rsidRDefault="00116F2A" w:rsidP="005452B1">
      <w:pPr>
        <w:pStyle w:val="Figure2"/>
      </w:pPr>
      <w:r>
        <w:t xml:space="preserve"> U</w:t>
      </w:r>
      <w:r>
        <w:t>n «</w:t>
      </w:r>
      <w:r>
        <w:t> </w:t>
      </w:r>
      <w:r>
        <w:t>&amp;</w:t>
      </w:r>
      <w:r>
        <w:t> </w:t>
      </w:r>
      <w:r>
        <w:t>»</w:t>
      </w:r>
      <w:r>
        <w:t xml:space="preserve"> est placé entre les deux chaines de caractères lorsque le nucléotide est au centre de deux cycles</w:t>
      </w:r>
      <w:r w:rsidR="005452B1">
        <w:t>. Un exemple est placé sous le diagramme.</w:t>
      </w:r>
    </w:p>
    <w:p w:rsidR="005452B1" w:rsidRDefault="005452B1" w:rsidP="005452B1">
      <w:pPr>
        <w:pStyle w:val="Paragraphesuite"/>
      </w:pPr>
      <w:r>
        <w:t>Les deux sortes de sous-structures utilisent le même identifiant de base.</w:t>
      </w:r>
    </w:p>
    <w:p w:rsidR="005452B1" w:rsidRDefault="005452B1" w:rsidP="004B4255">
      <w:pPr>
        <w:pStyle w:val="Paragraphesuite"/>
      </w:pPr>
      <w:r>
        <w:t xml:space="preserve">Les deux prochaines pages décrivent </w:t>
      </w:r>
      <w:r w:rsidR="00D35813" w:rsidRPr="004B4255">
        <w:t>textuelle</w:t>
      </w:r>
      <w:r>
        <w:t xml:space="preserve">ment </w:t>
      </w:r>
      <w:r w:rsidR="00116F2A">
        <w:t>l’identifiant</w:t>
      </w:r>
      <w:r>
        <w:t>.</w:t>
      </w:r>
      <w:r w:rsidR="0032176C">
        <w:t xml:space="preserve"> </w:t>
      </w:r>
    </w:p>
    <w:p w:rsidR="009C4B88" w:rsidRPr="004A2FB9" w:rsidRDefault="009C4B88" w:rsidP="009C4B88">
      <w:pPr>
        <w:pStyle w:val="Heading3"/>
      </w:pPr>
      <w:r>
        <w:lastRenderedPageBreak/>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w:t>
      </w:r>
      <w:r w:rsidR="005155B3">
        <w:t>cycle</w:t>
      </w:r>
      <w:r w:rsidR="004A2FB9">
        <w:t xml:space="preserve"> augmenté », lorsqu’il y en a deux, un « &amp; » les séparent. Chaque « </w:t>
      </w:r>
      <w:r w:rsidR="005155B3">
        <w:t>cycle</w:t>
      </w:r>
      <w:r w:rsidR="004A2FB9">
        <w:t xml:space="preserve"> augmenté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r w:rsidR="005155B3">
        <w:t xml:space="preserve"> Le terme augmenté réfère à l’addition de la position du nucléotide dans le cycle, cette précision est utile pour </w:t>
      </w:r>
      <w:r w:rsidR="005452B1">
        <w:t>caractériser</w:t>
      </w:r>
      <w:r w:rsidR="005155B3">
        <w:t xml:space="preserve"> la réactivité d’un nucléotide dans une sous-structure.</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t>Lorsque le</w:t>
      </w:r>
      <w:r w:rsidR="004B4255">
        <w:t xml:space="preserve"> </w:t>
      </w:r>
      <w:r w:rsidR="005155B3">
        <w:t>cycle</w:t>
      </w:r>
      <w:r w:rsidR="004A2FB9">
        <w:t xml:space="preserve"> </w:t>
      </w:r>
      <w:r>
        <w:t>a</w:t>
      </w:r>
      <w:r w:rsidR="004B4255">
        <w:t xml:space="preserve"> </w:t>
      </w:r>
      <w:r w:rsidR="005155B3">
        <w:t>deux</w:t>
      </w:r>
      <w:r w:rsidR="004B4255">
        <w:t xml:space="preserve"> brin</w:t>
      </w:r>
      <w:r w:rsidR="005155B3">
        <w:t>s</w:t>
      </w:r>
      <w:r w:rsidR="004B4255">
        <w:t xml:space="preserve">, </w:t>
      </w:r>
      <w:r>
        <w:t xml:space="preserve">il est </w:t>
      </w:r>
      <w:r w:rsidR="003568C2">
        <w:t xml:space="preserve">délimité par </w:t>
      </w:r>
      <w:r w:rsidR="005155B3">
        <w:t>deux</w:t>
      </w:r>
      <w:r w:rsidR="004B4255">
        <w:t xml:space="preserve">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5155B3">
        <w:t>cycle</w:t>
      </w:r>
      <w:r w:rsidR="004A2FB9">
        <w:t xml:space="preserve">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5155B3">
        <w:t>cycles</w:t>
      </w:r>
      <w:r w:rsidR="004A2FB9">
        <w:t xml:space="preserve">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5155B3" w:rsidP="004A2FB9">
      <w:pPr>
        <w:pStyle w:val="Paragraphe"/>
        <w:numPr>
          <w:ilvl w:val="0"/>
          <w:numId w:val="40"/>
        </w:numPr>
      </w:pPr>
      <w:r>
        <w:t>Il n’y a pas beaucoup d’occurrence d’une grosse sous-structure</w:t>
      </w:r>
      <w:r w:rsidR="004A2FB9">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6" w:name="_Hlk501634157"/>
      <w:r>
        <w:lastRenderedPageBreak/>
        <w:t xml:space="preserve">1.5.3.2 </w:t>
      </w:r>
      <w:bookmarkEnd w:id="96"/>
      <w:r w:rsidR="00A64D17">
        <w:t>La séquence</w:t>
      </w:r>
    </w:p>
    <w:p w:rsidR="00D35813" w:rsidRPr="009C4B88" w:rsidRDefault="00A64D17" w:rsidP="00173FF5">
      <w:pPr>
        <w:pStyle w:val="Paragraphe"/>
      </w:pPr>
      <w:r>
        <w:t xml:space="preserve">Pour les </w:t>
      </w:r>
      <w:r w:rsidR="005155B3">
        <w:t>cycles</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5155B3">
        <w:t>cycles</w:t>
      </w:r>
      <w:r>
        <w:t xml:space="preserve"> composé</w:t>
      </w:r>
      <w:r w:rsidR="00173FF5">
        <w:t>s</w:t>
      </w:r>
      <w:r>
        <w:t xml:space="preserve"> de deux brins </w:t>
      </w:r>
      <w:r w:rsidR="004A2FB9">
        <w:t xml:space="preserve">le nt. </w:t>
      </w:r>
      <w:proofErr w:type="gramStart"/>
      <w:r w:rsidR="004A2FB9">
        <w:t>se</w:t>
      </w:r>
      <w:proofErr w:type="gramEnd"/>
      <w:r w:rsidR="004A2FB9">
        <w:t xml:space="preserv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t>Dans les deux cas</w:t>
      </w:r>
      <w:r w:rsidR="009C4B88">
        <w:t xml:space="preserve"> (</w:t>
      </w:r>
      <w:r w:rsidR="005155B3">
        <w:t xml:space="preserve">les sous-structures à </w:t>
      </w:r>
      <w:r w:rsidR="009C4B88">
        <w:t>deux brins ou boucles)</w:t>
      </w:r>
      <w:r>
        <w:t>, l</w:t>
      </w:r>
      <w:r w:rsidR="007730EB">
        <w:t>e premier nucléotide en 5’ à comme numéro de position le 0</w:t>
      </w:r>
      <w:r w:rsidR="009C4B88">
        <w:t xml:space="preserve"> et les autres suivent</w:t>
      </w:r>
      <w:r w:rsidR="007730EB">
        <w:t>.</w:t>
      </w:r>
      <w:r w:rsidR="009C4B88">
        <w:t xml:space="preserve"> Le dernier nt. </w:t>
      </w:r>
      <w:proofErr w:type="gramStart"/>
      <w:r w:rsidR="009C4B88">
        <w:t>a</w:t>
      </w:r>
      <w:proofErr w:type="gramEnd"/>
      <w:r w:rsidR="009C4B88">
        <w:t xml:space="preserve"> donc la position « n » - 1, « n » étant le nombre de nucléotide du brin.</w:t>
      </w:r>
    </w:p>
    <w:p w:rsidR="00F02EEF" w:rsidRDefault="00980828" w:rsidP="00980828">
      <w:pPr>
        <w:pStyle w:val="Heading4"/>
      </w:pPr>
      <w:bookmarkStart w:id="97" w:name="_Hlk501634222"/>
      <w:bookmarkStart w:id="98" w:name="_Hlk501232149"/>
      <w:bookmarkEnd w:id="90"/>
      <w:r>
        <w:t xml:space="preserve">1.5.3.4 </w:t>
      </w:r>
      <w:bookmarkEnd w:id="97"/>
      <w:r w:rsidR="00D739B1" w:rsidRPr="00D739B1">
        <w:t xml:space="preserve">Appartenance d’un nucléotide à un </w:t>
      </w:r>
      <w:r w:rsidR="005155B3">
        <w:t>cycle</w:t>
      </w:r>
    </w:p>
    <w:p w:rsidR="00F02EEF" w:rsidRPr="00D739B1" w:rsidRDefault="00A64D17" w:rsidP="00A64D17">
      <w:pPr>
        <w:pStyle w:val="Paragraphe"/>
      </w:pPr>
      <w:r>
        <w:t>Les nucléotides pairés font parti</w:t>
      </w:r>
      <w:r w:rsidR="00173FF5">
        <w:t>e</w:t>
      </w:r>
      <w:r>
        <w:t xml:space="preserve"> de 2 </w:t>
      </w:r>
      <w:r w:rsidR="005155B3">
        <w:t>cycle</w:t>
      </w:r>
      <w:r>
        <w:t>, tandis que les nucléotides non pairés font parti</w:t>
      </w:r>
      <w:r w:rsidR="00173FF5">
        <w:t>e</w:t>
      </w:r>
      <w:r>
        <w:t xml:space="preserve"> d’un seul </w:t>
      </w:r>
      <w:r w:rsidR="005155B3">
        <w:t>cycle</w:t>
      </w:r>
      <w:r>
        <w:t xml:space="preserve"> </w:t>
      </w:r>
      <w:r w:rsidR="00D739B1" w:rsidRPr="00D739B1">
        <w:t xml:space="preserve">par SS. Les nucléotides de début ou de fin de séquences pour lesquels aucun voisin n’est pairé d’un des deux côtés, ne font pas partie d’un </w:t>
      </w:r>
      <w:r w:rsidR="005155B3">
        <w:t>cycle</w:t>
      </w:r>
      <w:r w:rsidR="00D739B1" w:rsidRPr="00D739B1">
        <w:t xml:space="preserve"> à proprement parler, mais il est utile d’identifier ces caractéristiques pour prédire la réactivité des nucléotides. L’algorithme qui permet d’extraire les </w:t>
      </w:r>
      <w:r w:rsidR="005155B3">
        <w:t>cycles</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9" w:name="_Hlk501634239"/>
      <w:bookmarkStart w:id="100" w:name="_Toc502671836"/>
      <w:r>
        <w:lastRenderedPageBreak/>
        <w:t xml:space="preserve">1.5.4 </w:t>
      </w:r>
      <w:bookmarkEnd w:id="99"/>
      <w:r w:rsidR="00D739B1" w:rsidRPr="00D739B1">
        <w:t>La prédiction des structures secondaire</w:t>
      </w:r>
      <w:bookmarkEnd w:id="100"/>
    </w:p>
    <w:p w:rsidR="00F02EEF" w:rsidRPr="00D739B1" w:rsidRDefault="004A2FB9" w:rsidP="00F907E7">
      <w:pPr>
        <w:pStyle w:val="Paragraphe"/>
      </w:pPr>
      <w:r>
        <w:t xml:space="preserve">Pour comprendre et prédire la réactivité des nt.  </w:t>
      </w:r>
      <w:proofErr w:type="gramStart"/>
      <w:r>
        <w:t>à</w:t>
      </w:r>
      <w:proofErr w:type="gramEnd"/>
      <w:r>
        <w:t xml:space="preserve">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101" w:name="_Hlk501233614"/>
      <w:r w:rsidR="00D739B1" w:rsidRPr="00D739B1">
        <w:t>Dans ce mémoire, j’utilise deux d’entre elles</w:t>
      </w:r>
      <w:r w:rsidR="00D739B1">
        <w:t> : la méthode des proches voisins et celle de l’échantillonnage des structures connues.</w:t>
      </w:r>
      <w:bookmarkEnd w:id="101"/>
    </w:p>
    <w:p w:rsidR="00F02EEF" w:rsidRPr="00D739B1" w:rsidRDefault="00980828" w:rsidP="00D206D2">
      <w:pPr>
        <w:pStyle w:val="Heading4"/>
      </w:pPr>
      <w:bookmarkStart w:id="102" w:name="_Hlk501634254"/>
      <w:r>
        <w:t xml:space="preserve">1.5.4.1 </w:t>
      </w:r>
      <w:bookmarkEnd w:id="102"/>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8"/>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895400">
        <w:instrText xml:space="preserve"> ADDIN EN.CITE &lt;EndNote&gt;&lt;Cite&gt;&lt;Author&gt;Zuker&lt;/Author&gt;&lt;Year&gt;1981&lt;/Year&gt;&lt;RecNum&gt;58&lt;/RecNum&gt;&lt;DisplayText&gt;[27]&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w:t>
      </w:r>
      <w:r w:rsidR="005155B3">
        <w:t xml:space="preserve">Un </w:t>
      </w:r>
      <w:r w:rsidR="007A352C">
        <w:t xml:space="preserve">logiciel </w:t>
      </w:r>
      <w:r w:rsidR="005155B3">
        <w:t>produisant</w:t>
      </w:r>
      <w:r w:rsidR="00D739B1" w:rsidRPr="00D739B1">
        <w:t xml:space="preserve"> un ensemble de SS </w:t>
      </w:r>
      <w:r w:rsidR="005155B3">
        <w:t>a été intégré à mon approche</w:t>
      </w:r>
      <w:r w:rsidR="00D739B1" w:rsidRPr="00D739B1">
        <w:t>,</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w:t>
      </w:r>
      <w:r w:rsidR="005155B3">
        <w:t xml:space="preserve"> motifs cycliques nucléotidiques (MCN)</w:t>
      </w:r>
      <w:r w:rsidR="007413C1">
        <w:t xml:space="preserve"> d’un ensemble d’ARN</w:t>
      </w:r>
      <w:r>
        <w:t xml:space="preserve"> dont les structures</w:t>
      </w:r>
      <w:r w:rsidR="005155B3">
        <w:t xml:space="preserve"> 3D</w:t>
      </w:r>
      <w:r>
        <w:t xml:space="preserve"> sont</w:t>
      </w:r>
      <w:r w:rsidR="007413C1">
        <w:t xml:space="preserve"> </w:t>
      </w:r>
      <w:r>
        <w:t>connues</w:t>
      </w:r>
      <w:r w:rsidR="007413C1">
        <w:t xml:space="preserve">. L’ARN est </w:t>
      </w:r>
      <w:r w:rsidR="004A2FB9">
        <w:t>transformé</w:t>
      </w:r>
      <w:r w:rsidR="007413C1">
        <w:t xml:space="preserve"> </w:t>
      </w:r>
      <w:r w:rsidR="004A2FB9">
        <w:t>en</w:t>
      </w:r>
      <w:r w:rsidR="007413C1">
        <w:t xml:space="preserve"> un </w:t>
      </w:r>
      <w:r w:rsidR="007413C1">
        <w:lastRenderedPageBreak/>
        <w:t>réseau</w:t>
      </w:r>
      <w:r>
        <w:t xml:space="preserve">, </w:t>
      </w:r>
      <w:r w:rsidR="007413C1">
        <w:t xml:space="preserve">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w:t>
      </w:r>
      <w:r w:rsidR="005155B3">
        <w:t xml:space="preserve">’algorithme </w:t>
      </w:r>
      <w:r>
        <w:t>est offert dans le matériel supplémentaire de l’article MC-</w:t>
      </w:r>
      <w:proofErr w:type="spellStart"/>
      <w:r>
        <w:t>Fold</w:t>
      </w:r>
      <w:proofErr w:type="spellEnd"/>
      <w:r>
        <w:t xml:space="preserve"> / MC-SYM pipeline</w:t>
      </w:r>
      <w:r w:rsidR="00F543CD">
        <w:t xml:space="preserve"> </w:t>
      </w:r>
      <w:r>
        <w:fldChar w:fldCharType="begin"/>
      </w:r>
      <w:r w:rsidR="00895400">
        <w:instrText xml:space="preserve"> ADDIN EN.CITE &lt;EndNote&gt;&lt;Cite&gt;&lt;Author&gt;Parisien&lt;/Author&gt;&lt;Year&gt;2008&lt;/Year&gt;&lt;RecNum&gt;20&lt;/RecNum&gt;&lt;DisplayText&gt;[20]&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103"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3"/>
    </w:p>
    <w:p w:rsidR="00F02EEF" w:rsidRDefault="00980828" w:rsidP="004A2FB9">
      <w:pPr>
        <w:pStyle w:val="Heading3"/>
      </w:pPr>
      <w:bookmarkStart w:id="104" w:name="_Hlk501634309"/>
      <w:bookmarkStart w:id="105" w:name="_Toc502671838"/>
      <w:r>
        <w:t xml:space="preserve">1.5.6 </w:t>
      </w:r>
      <w:bookmarkEnd w:id="104"/>
      <w:r w:rsidR="00F02EEF">
        <w:t>Le sondage chimique de l’ARN</w:t>
      </w:r>
      <w:bookmarkEnd w:id="105"/>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de l’ARN au 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895400">
        <w:instrText xml:space="preserve"> ADDIN EN.CITE &lt;EndNote&gt;&lt;Cite&gt;&lt;Author&gt;Weeks&lt;/Author&gt;&lt;Year&gt;2012&lt;/Year&gt;&lt;RecNum&gt;60&lt;/RecNum&gt;&lt;DisplayText&gt;[28]&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895400">
        <w:rPr>
          <w:noProof/>
        </w:rPr>
        <w:t>[28]</w:t>
      </w:r>
      <w:r w:rsidR="0061611A">
        <w:fldChar w:fldCharType="end"/>
      </w:r>
      <w:r w:rsidR="006D69A9">
        <w:t>.</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895400">
        <w:instrText xml:space="preserve"> ADDIN EN.CITE &lt;EndNote&gt;&lt;Cite&gt;&lt;Author&gt;Mathews&lt;/Author&gt;&lt;Year&gt;2004&lt;/Year&gt;&lt;RecNum&gt;3&lt;/RecNum&gt;&lt;DisplayText&gt;[29]&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895400">
        <w:rPr>
          <w:noProof/>
        </w:rPr>
        <w:t>[29]</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895400">
        <w:instrText xml:space="preserve"> ADDIN EN.CITE &lt;EndNote&gt;&lt;Cite&gt;&lt;Author&gt;Mathews&lt;/Author&gt;&lt;Year&gt;2004&lt;/Year&gt;&lt;RecNum&gt;4&lt;/RecNum&gt;&lt;DisplayText&gt;[30]&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895400">
        <w:rPr>
          <w:noProof/>
        </w:rPr>
        <w:t>[30]</w:t>
      </w:r>
      <w:r>
        <w:fldChar w:fldCharType="end"/>
      </w:r>
      <w:r>
        <w:t>. D’autres règles existent : Stadler ajoute des bonus d’énergie aux nucléotides réactifs, au lieu de déterminer complètement leur état (pairé ou non). Ces contraintes sont appelées des contraintes souples, par opposition aux contraintes dures</w:t>
      </w:r>
      <w:r w:rsidR="005155B3">
        <w:t xml:space="preserve"> ou rigides</w:t>
      </w:r>
      <w:r>
        <w:t xml:space="preserve"> citées précédemment </w:t>
      </w:r>
      <w:r>
        <w:fldChar w:fldCharType="begin"/>
      </w:r>
      <w:r w:rsidR="00895400">
        <w:instrText xml:space="preserve"> ADDIN EN.CITE &lt;EndNote&gt;&lt;Cite&gt;&lt;Author&gt;Lorenz&lt;/Author&gt;&lt;Year&gt;2016&lt;/Year&gt;&lt;RecNum&gt;6&lt;/RecNum&gt;&lt;DisplayText&gt;[31]&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895400">
        <w:rPr>
          <w:noProof/>
        </w:rPr>
        <w:t>[31]</w:t>
      </w:r>
      <w:r>
        <w:fldChar w:fldCharType="end"/>
      </w:r>
      <w:r>
        <w:t>.</w:t>
      </w:r>
    </w:p>
    <w:p w:rsidR="00DD600E" w:rsidRDefault="008270B1" w:rsidP="00844284">
      <w:pPr>
        <w:pStyle w:val="Paragraphesuite"/>
      </w:pPr>
      <w:r>
        <w:lastRenderedPageBreak/>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5155B3">
        <w:t>, comme vous le verrez plus loin.</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w:t>
      </w:r>
      <w:r w:rsidR="005155B3">
        <w:t>projet de recherche</w:t>
      </w:r>
      <w:r w:rsidR="004A2FB9">
        <w:t>, seul le réactif nommé « 1m7 » a été étudié. Toutes les données proviennent de la RMDB et sont associées à l’ensemble de donnée «</w:t>
      </w:r>
      <w:r w:rsidR="005155B3">
        <w:t> </w:t>
      </w:r>
      <w:r w:rsidR="004A2FB9">
        <w:t>ETERNA</w:t>
      </w:r>
      <w:r w:rsidR="005155B3">
        <w:t> </w:t>
      </w:r>
      <w:r w:rsidR="004A2FB9">
        <w:t>».</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895400">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895400">
        <w:rPr>
          <w:noProof/>
        </w:rPr>
        <w:t>[32]</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895400">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895400">
        <w:rPr>
          <w:noProof/>
        </w:rPr>
        <w:t>[33]</w:t>
      </w:r>
      <w:r w:rsidR="00824DEA">
        <w:fldChar w:fldCharType="end"/>
      </w:r>
      <w:r w:rsidR="00F02EEF">
        <w:t>.</w:t>
      </w:r>
      <w:r>
        <w:t xml:space="preserve"> Beaucoup de détails sur la standardisation de ces expériences sont disponibles dans le matériel supplémentaire de l’article </w:t>
      </w:r>
      <w:r>
        <w:fldChar w:fldCharType="begin"/>
      </w:r>
      <w:r w:rsidR="00895400">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895400">
        <w:rPr>
          <w:noProof/>
        </w:rPr>
        <w:t>[32]</w:t>
      </w:r>
      <w:r>
        <w:fldChar w:fldCharType="end"/>
      </w:r>
      <w:r>
        <w:t>.</w:t>
      </w:r>
    </w:p>
    <w:p w:rsidR="00F02EEF" w:rsidRDefault="00980828" w:rsidP="00067B35">
      <w:pPr>
        <w:pStyle w:val="Heading3"/>
      </w:pPr>
      <w:bookmarkStart w:id="106" w:name="_Hlk501634329"/>
      <w:bookmarkStart w:id="107" w:name="_Toc502671839"/>
      <w:r>
        <w:t>1.5.</w:t>
      </w:r>
      <w:r w:rsidR="000E1061">
        <w:t>7</w:t>
      </w:r>
      <w:r>
        <w:t xml:space="preserve"> </w:t>
      </w:r>
      <w:bookmarkEnd w:id="106"/>
      <w:r w:rsidR="00A62155">
        <w:t>Agents modificateurs</w:t>
      </w:r>
      <w:bookmarkEnd w:id="107"/>
    </w:p>
    <w:p w:rsidR="00F02EEF" w:rsidRDefault="00980828" w:rsidP="00067B35">
      <w:pPr>
        <w:pStyle w:val="Heading4"/>
      </w:pPr>
      <w:bookmarkStart w:id="108" w:name="_Hlk501634395"/>
      <w:r>
        <w:t>1.5.</w:t>
      </w:r>
      <w:r w:rsidR="000E1061">
        <w:t>7.1</w:t>
      </w:r>
      <w:r>
        <w:t xml:space="preserve"> </w:t>
      </w:r>
      <w:bookmarkEnd w:id="108"/>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Cette 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w:t>
      </w:r>
      <w:r w:rsidR="00C26B49" w:rsidRPr="00C26B49">
        <w:lastRenderedPageBreak/>
        <w:t xml:space="preserve">(NMIA). </w:t>
      </w:r>
      <w:r>
        <w:t xml:space="preserve">Par la suite, le laboratoire du Dr </w:t>
      </w:r>
      <w:proofErr w:type="spellStart"/>
      <w:r>
        <w:t>Lucks</w:t>
      </w:r>
      <w:proofErr w:type="spellEnd"/>
      <w:r>
        <w:t xml:space="preserve"> a développé une autre méthode basée sur SHAPE qui a permis d’augmenter le nombre d’ARN sondés </w:t>
      </w:r>
      <w:r w:rsidRPr="005155B3">
        <w:rPr>
          <w:b/>
        </w:rPr>
        <w:t xml:space="preserve">(Doudna JA, </w:t>
      </w:r>
      <w:proofErr w:type="spellStart"/>
      <w:r w:rsidRPr="005155B3">
        <w:rPr>
          <w:b/>
        </w:rPr>
        <w:t>Arkin</w:t>
      </w:r>
      <w:proofErr w:type="spellEnd"/>
      <w:r w:rsidRPr="005155B3">
        <w:rPr>
          <w:b/>
        </w:rPr>
        <w:t xml:space="preserve"> AP.)</w:t>
      </w:r>
      <w:r>
        <w:t xml:space="preserve">. Le Dr Das et ses collègues ont perfectionné cette méthode et ils ont créé une base de données pour obtenir les ARN et leurs valeurs de réactivité. Cette base de données se nomme : la </w:t>
      </w:r>
      <w:r w:rsidRPr="005155B3">
        <w:rPr>
          <w:i/>
        </w:rPr>
        <w:t>RMDB</w:t>
      </w:r>
      <w:r>
        <w:t xml:space="preserve">, pour « </w:t>
      </w:r>
      <w:r w:rsidRPr="005155B3">
        <w:rPr>
          <w:i/>
        </w:rPr>
        <w:t xml:space="preserve">RNA mapping </w:t>
      </w:r>
      <w:proofErr w:type="spellStart"/>
      <w:r w:rsidRPr="005155B3">
        <w:rPr>
          <w:i/>
        </w:rP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5155B3">
        <w:t>9</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w:t>
      </w:r>
      <w:r w:rsidR="005155B3">
        <w:t xml:space="preserve">du ribose </w:t>
      </w:r>
      <w:r w:rsidR="003017E3">
        <w:t>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895400">
        <w:instrText xml:space="preserve"> ADDIN EN.CITE &lt;EndNote&gt;&lt;Cite&gt;&lt;Author&gt;Kasner&lt;/Author&gt;&lt;Year&gt;2015&lt;/Year&gt;&lt;RecNum&gt;48&lt;/RecNum&gt;&lt;DisplayText&gt;[34]&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895400">
        <w:rPr>
          <w:noProof/>
        </w:rPr>
        <w:t>[34]</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895400">
        <w:instrText xml:space="preserve"> ADDIN EN.CITE &lt;EndNote&gt;&lt;Cite&gt;&lt;Author&gt;Mlynsky&lt;/Author&gt;&lt;Year&gt;2017&lt;/Year&gt;&lt;RecNum&gt;61&lt;/RecNum&gt;&lt;DisplayText&gt;[35]&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895400">
        <w:rPr>
          <w:noProof/>
        </w:rPr>
        <w:t>[35]</w:t>
      </w:r>
      <w:r w:rsidR="00695B80">
        <w:fldChar w:fldCharType="end"/>
      </w:r>
      <w:r w:rsidR="00695B80">
        <w:t>.</w:t>
      </w:r>
      <w:r w:rsidR="00952CEB">
        <w:t xml:space="preserve"> </w:t>
      </w:r>
    </w:p>
    <w:p w:rsidR="0067673C" w:rsidRDefault="001A55BA" w:rsidP="0062604A">
      <w:pPr>
        <w:pStyle w:val="Paragraphesuite"/>
        <w:jc w:val="center"/>
      </w:pPr>
      <w:r>
        <w:rPr>
          <w:noProof/>
        </w:rPr>
        <mc:AlternateContent>
          <mc:Choice Requires="wps">
            <w:drawing>
              <wp:anchor distT="45720" distB="45720" distL="114300" distR="114300" simplePos="0" relativeHeight="251991040" behindDoc="0" locked="1" layoutInCell="1" allowOverlap="1" wp14:anchorId="2393FC52" wp14:editId="7F438956">
                <wp:simplePos x="0" y="0"/>
                <wp:positionH relativeFrom="page">
                  <wp:posOffset>2672715</wp:posOffset>
                </wp:positionH>
                <wp:positionV relativeFrom="paragraph">
                  <wp:posOffset>234315</wp:posOffset>
                </wp:positionV>
                <wp:extent cx="1486535" cy="320040"/>
                <wp:effectExtent l="0" t="0" r="0" b="381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0040"/>
                        </a:xfrm>
                        <a:prstGeom prst="rect">
                          <a:avLst/>
                        </a:prstGeom>
                        <a:solidFill>
                          <a:schemeClr val="tx1"/>
                        </a:solidFill>
                        <a:ln w="9525">
                          <a:noFill/>
                          <a:miter lim="800000"/>
                          <a:headEnd/>
                          <a:tailEnd/>
                        </a:ln>
                      </wps:spPr>
                      <wps:txbx>
                        <w:txbxContent>
                          <w:p w:rsidR="00895400" w:rsidRPr="001A55BA" w:rsidRDefault="00895400"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2" type="#_x0000_t202" style="position:absolute;left:0;text-align:left;margin-left:210.45pt;margin-top:18.45pt;width:117.05pt;height:25.2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" fillcolor="black [3213]" stroked="f">
                <v:textbox>
                  <w:txbxContent>
                    <w:p w:rsidR="00895400" w:rsidRPr="001A55BA" w:rsidRDefault="00895400" w:rsidP="001A55BA">
                      <w:pPr>
                        <w:jc w:val="center"/>
                        <w:rPr>
                          <w:color w:val="FFFFFF" w:themeColor="background1"/>
                          <w:lang w:val="en-CA"/>
                        </w:rPr>
                      </w:pPr>
                      <w:r>
                        <w:rPr>
                          <w:color w:val="FFFFFF" w:themeColor="background1"/>
                        </w:rPr>
                        <w:t>Nucléotide modifié</w:t>
                      </w:r>
                    </w:p>
                  </w:txbxContent>
                </v:textbox>
                <w10:wrap anchorx="page"/>
                <w10:anchorlock/>
              </v:shape>
            </w:pict>
          </mc:Fallback>
        </mc:AlternateContent>
      </w:r>
      <w:r>
        <w:rPr>
          <w:noProof/>
        </w:rPr>
        <mc:AlternateContent>
          <mc:Choice Requires="wps">
            <w:drawing>
              <wp:anchor distT="45720" distB="45720" distL="114300" distR="114300" simplePos="0" relativeHeight="251988992" behindDoc="0" locked="1" layoutInCell="1" allowOverlap="1">
                <wp:simplePos x="0" y="0"/>
                <wp:positionH relativeFrom="page">
                  <wp:posOffset>4267200</wp:posOffset>
                </wp:positionH>
                <wp:positionV relativeFrom="paragraph">
                  <wp:posOffset>237490</wp:posOffset>
                </wp:positionV>
                <wp:extent cx="1108710" cy="257175"/>
                <wp:effectExtent l="0" t="0" r="0" b="952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257175"/>
                        </a:xfrm>
                        <a:prstGeom prst="rect">
                          <a:avLst/>
                        </a:prstGeom>
                        <a:solidFill>
                          <a:schemeClr val="tx1"/>
                        </a:solidFill>
                        <a:ln w="9525">
                          <a:noFill/>
                          <a:miter lim="800000"/>
                          <a:headEnd/>
                          <a:tailEnd/>
                        </a:ln>
                      </wps:spPr>
                      <wps:txbx>
                        <w:txbxContent>
                          <w:p w:rsidR="00895400" w:rsidRPr="001A55BA" w:rsidRDefault="00C5544B">
                            <w:pPr>
                              <w:rPr>
                                <w:color w:val="FFFFFF" w:themeColor="background1"/>
                                <w:lang w:val="en-CA"/>
                              </w:rPr>
                            </w:pPr>
                            <w:r>
                              <w:rPr>
                                <w:color w:val="FFFFFF" w:themeColor="background1"/>
                                <w:lang w:val="en-CA"/>
                              </w:rPr>
                              <w:t>Adén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36pt;margin-top:18.7pt;width:87.3pt;height:20.25pt;z-index:2519889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" fillcolor="black [3213]" stroked="f">
                <v:textbox>
                  <w:txbxContent>
                    <w:p w:rsidR="00895400" w:rsidRPr="001A55BA" w:rsidRDefault="00C5544B">
                      <w:pPr>
                        <w:rPr>
                          <w:color w:val="FFFFFF" w:themeColor="background1"/>
                          <w:lang w:val="en-CA"/>
                        </w:rPr>
                      </w:pPr>
                      <w:r>
                        <w:rPr>
                          <w:color w:val="FFFFFF" w:themeColor="background1"/>
                          <w:lang w:val="en-CA"/>
                        </w:rPr>
                        <w:t>Adénine</w:t>
                      </w:r>
                    </w:p>
                  </w:txbxContent>
                </v:textbox>
                <w10:wrap anchorx="page"/>
                <w10:anchorlock/>
              </v:shape>
            </w:pict>
          </mc:Fallback>
        </mc:AlternateContent>
      </w:r>
      <w:r w:rsidR="0067673C">
        <w:rPr>
          <w:noProof/>
        </w:rPr>
        <w:drawing>
          <wp:inline distT="0" distB="0" distL="0" distR="0">
            <wp:extent cx="2737352" cy="2038350"/>
            <wp:effectExtent l="228600" t="228600" r="234950" b="2286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59521" cy="205485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94739" w:rsidRPr="00794739" w:rsidRDefault="0067673C" w:rsidP="00CA10AE">
      <w:pPr>
        <w:pStyle w:val="Figure"/>
        <w:ind w:left="1134" w:hanging="1134"/>
        <w:rPr>
          <w:vanish/>
          <w:specVanish/>
        </w:rPr>
      </w:pPr>
      <w:bookmarkStart w:id="109" w:name="_Toc521087467"/>
      <w:r w:rsidRPr="00E15844">
        <w:t>Réaction chimique du 1M7 avec le 2’OH du sucre d’un nucléotide.</w:t>
      </w:r>
      <w:bookmarkEnd w:id="109"/>
    </w:p>
    <w:p w:rsidR="0067673C" w:rsidRPr="0067673C" w:rsidRDefault="0067673C" w:rsidP="00794739">
      <w:pPr>
        <w:pStyle w:val="Figure2"/>
      </w:pP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w:t>
      </w:r>
      <w:r w:rsidR="005155B3">
        <w:t>confectionnée</w:t>
      </w:r>
      <w:r w:rsidR="00EA3D0A">
        <w:t xml:space="preserve"> par </w:t>
      </w:r>
      <w:proofErr w:type="spellStart"/>
      <w:r w:rsidR="00EA3D0A">
        <w:t>Omei</w:t>
      </w:r>
      <w:proofErr w:type="spellEnd"/>
      <w:r w:rsidR="00EA3D0A">
        <w:t>.</w:t>
      </w:r>
    </w:p>
    <w:p w:rsidR="00482E89" w:rsidRDefault="002B24E7" w:rsidP="00482E89">
      <w:pPr>
        <w:pStyle w:val="Heading1"/>
      </w:pPr>
      <w:bookmarkStart w:id="110" w:name="_Toc502671851"/>
      <w:bookmarkStart w:id="111" w:name="_Toc502671970"/>
      <w:bookmarkEnd w:id="34"/>
      <w:r>
        <w:lastRenderedPageBreak/>
        <w:t>Chapitre 1</w:t>
      </w:r>
      <w:r w:rsidR="007A63C0">
        <w:t> </w:t>
      </w:r>
      <w:r w:rsidR="00D72BEE">
        <w:br/>
      </w:r>
      <w:r w:rsidR="007A63C0">
        <w:t xml:space="preserve"> </w:t>
      </w:r>
      <w:r>
        <w:t>RNASS</w:t>
      </w:r>
      <w:r w:rsidR="004A2FB9">
        <w:t>_v2</w:t>
      </w:r>
      <w:r w:rsidR="007476FB">
        <w:t> </w:t>
      </w:r>
      <w:bookmarkEnd w:id="110"/>
      <w:bookmarkEnd w:id="111"/>
      <w:r w:rsidR="007476FB">
        <w:t xml:space="preserve">: Obtenir la réactivité des </w:t>
      </w:r>
      <w:r w:rsidR="009C066D">
        <w:t>sous-structures</w:t>
      </w:r>
    </w:p>
    <w:p w:rsidR="007476FB" w:rsidRDefault="004A2FB9" w:rsidP="00482E89">
      <w:pPr>
        <w:pStyle w:val="Paragraphe"/>
      </w:pPr>
      <w:r>
        <w:t xml:space="preserve">RNASS_v2 est un script écrit en </w:t>
      </w:r>
      <w:r w:rsidR="009C066D">
        <w:t xml:space="preserve">dans le langage informatique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proofErr w:type="spellStart"/>
      <w:r w:rsidR="00E87016" w:rsidRPr="007476FB">
        <w:rPr>
          <w:i/>
        </w:rPr>
        <w:t>M</w:t>
      </w:r>
      <w:r w:rsidR="003E301E" w:rsidRPr="007476FB">
        <w:rPr>
          <w:i/>
        </w:rPr>
        <w:t>C</w:t>
      </w:r>
      <w:r w:rsidR="008173AB" w:rsidRPr="007476FB">
        <w:rPr>
          <w:i/>
        </w:rPr>
        <w:t>F</w:t>
      </w:r>
      <w:r w:rsidR="00E87016" w:rsidRPr="007476FB">
        <w:rPr>
          <w:i/>
        </w:rPr>
        <w:t>lashfold</w:t>
      </w:r>
      <w:proofErr w:type="spellEnd"/>
      <w:r w:rsidR="00E87016">
        <w:t xml:space="preserve"> et </w:t>
      </w:r>
      <w:proofErr w:type="spellStart"/>
      <w:r w:rsidR="00E87016" w:rsidRPr="007476FB">
        <w:rPr>
          <w:i/>
        </w:rPr>
        <w:t>RNAsubopt</w:t>
      </w:r>
      <w:proofErr w:type="spellEnd"/>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 </w:t>
      </w:r>
    </w:p>
    <w:p w:rsidR="007476FB" w:rsidRDefault="009C066D" w:rsidP="007476FB">
      <w:pPr>
        <w:pStyle w:val="Paragraphe"/>
        <w:numPr>
          <w:ilvl w:val="0"/>
          <w:numId w:val="41"/>
        </w:numPr>
      </w:pPr>
      <w:r>
        <w:t>L</w:t>
      </w:r>
      <w:r w:rsidR="004A2FB9">
        <w:t>e mode</w:t>
      </w:r>
      <w:r w:rsidR="005155B3">
        <w:t xml:space="preserve"> : </w:t>
      </w:r>
      <w:r w:rsidR="004A2FB9">
        <w:t xml:space="preserve">apprentissage </w:t>
      </w:r>
    </w:p>
    <w:p w:rsidR="004A2FB9" w:rsidRDefault="009C066D" w:rsidP="007476FB">
      <w:pPr>
        <w:pStyle w:val="Paragraphe"/>
        <w:numPr>
          <w:ilvl w:val="0"/>
          <w:numId w:val="41"/>
        </w:numPr>
      </w:pPr>
      <w:r>
        <w:t>L</w:t>
      </w:r>
      <w:r w:rsidR="004A2FB9">
        <w:t>e mode</w:t>
      </w:r>
      <w:r w:rsidR="005155B3">
        <w:t xml:space="preserve"> : </w:t>
      </w:r>
      <w:r w:rsidR="004A2FB9">
        <w:t>prédiction</w:t>
      </w:r>
    </w:p>
    <w:p w:rsidR="002B24E7" w:rsidRDefault="002B24E7" w:rsidP="002B24E7">
      <w:pPr>
        <w:pStyle w:val="Heading2"/>
      </w:pPr>
      <w:bookmarkStart w:id="112" w:name="_Toc502671852"/>
      <w:bookmarkStart w:id="113" w:name="_Toc502671971"/>
      <w:r>
        <w:t xml:space="preserve">De l’obtention des données à la prédiction </w:t>
      </w:r>
      <w:r w:rsidR="003E301E">
        <w:t>discrète</w:t>
      </w:r>
      <w:bookmarkEnd w:id="112"/>
      <w:bookmarkEnd w:id="113"/>
    </w:p>
    <w:p w:rsidR="002B24E7" w:rsidRDefault="002B24E7" w:rsidP="002B24E7">
      <w:pPr>
        <w:pStyle w:val="Heading3"/>
      </w:pPr>
      <w:bookmarkStart w:id="114" w:name="_Toc502671853"/>
      <w:r>
        <w:t>Extraction des données</w:t>
      </w:r>
      <w:bookmarkEnd w:id="114"/>
    </w:p>
    <w:p w:rsidR="009C066D" w:rsidRDefault="00C419DF" w:rsidP="00E10C66">
      <w:pPr>
        <w:pStyle w:val="Paragraphe"/>
      </w:pPr>
      <w:r>
        <w:t xml:space="preserve">La procédure pour obtenir expérimentalement </w:t>
      </w:r>
      <w:r w:rsidR="00715223">
        <w:t>les donnée</w:t>
      </w:r>
      <w:r w:rsidR="003E301E">
        <w:t>s</w:t>
      </w:r>
      <w:r w:rsidR="00715223">
        <w:t xml:space="preserve"> de la </w:t>
      </w:r>
      <w:r w:rsidR="00715223" w:rsidRPr="005155B3">
        <w:rPr>
          <w:i/>
        </w:rPr>
        <w:t>RMDB</w:t>
      </w:r>
      <w:r w:rsidR="00715223">
        <w:t xml:space="preserve">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895400">
        <w:instrText xml:space="preserve"> ADDIN EN.CITE &lt;EndNote&gt;&lt;Cite&gt;&lt;Author&gt;Kladwang&lt;/Author&gt;&lt;Year&gt;2014&lt;/Year&gt;&lt;RecNum&gt;27&lt;/RecNum&gt;&lt;DisplayText&gt;[32, 33]&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895400">
        <w:rPr>
          <w:noProof/>
        </w:rPr>
        <w:t>[32, 33]</w:t>
      </w:r>
      <w:r w:rsidR="00472DC4">
        <w:fldChar w:fldCharType="end"/>
      </w:r>
      <w:r w:rsidR="007450A6">
        <w:t xml:space="preserve"> </w:t>
      </w:r>
      <w:r w:rsidR="00472DC4">
        <w:t>et sur le forum d’</w:t>
      </w:r>
      <w:r w:rsidR="007476FB">
        <w:t xml:space="preserve">« </w:t>
      </w:r>
      <w:r w:rsidR="007476FB" w:rsidRPr="005155B3">
        <w:rPr>
          <w:i/>
        </w:rPr>
        <w:t>ETERNA</w:t>
      </w:r>
      <w:r w:rsidR="007476FB">
        <w:t xml:space="preserve"> » </w:t>
      </w:r>
      <w:r w:rsidR="00472DC4">
        <w:fldChar w:fldCharType="begin"/>
      </w:r>
      <w:r w:rsidR="00895400">
        <w:instrText xml:space="preserve"> ADDIN EN.CITE &lt;EndNote&gt;&lt;Cite&gt;&lt;Author&gt;d&amp;apos;Eterna&lt;/Author&gt;&lt;RecNum&gt;38&lt;/RecNum&gt;&lt;DisplayText&gt;[36]&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895400">
        <w:rPr>
          <w:noProof/>
        </w:rPr>
        <w:t>[36]</w:t>
      </w:r>
      <w:r w:rsidR="00472DC4">
        <w:fldChar w:fldCharType="end"/>
      </w:r>
      <w:r>
        <w:t>.</w:t>
      </w:r>
      <w:r w:rsidR="002B24E7">
        <w:t xml:space="preserve"> Pour les données </w:t>
      </w:r>
      <w:r w:rsidR="00972684">
        <w:t>d’«</w:t>
      </w:r>
      <w:r w:rsidR="007476FB">
        <w:t xml:space="preserve"> </w:t>
      </w:r>
      <w:r w:rsidR="007476FB" w:rsidRPr="005155B3">
        <w:rPr>
          <w:i/>
        </w:rPr>
        <w:t>ETERNA</w:t>
      </w:r>
      <w:r w:rsidR="007476FB">
        <w:t xml:space="preserve">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w:t>
      </w:r>
      <w:r w:rsidR="009C066D">
        <w:t>,</w:t>
      </w:r>
      <w:r w:rsidR="002B24E7">
        <w:t xml:space="preserve"> </w:t>
      </w:r>
      <w:r w:rsidR="00715223">
        <w:t>leur</w:t>
      </w:r>
      <w:r w:rsidR="002B24E7">
        <w:t xml:space="preserve"> </w:t>
      </w:r>
      <w:r w:rsidR="0043480F">
        <w:t>titre</w:t>
      </w:r>
      <w:r w:rsidR="009C066D">
        <w:t xml:space="preserve"> et une description</w:t>
      </w:r>
      <w:r w:rsidR="002B24E7">
        <w:t>.</w:t>
      </w:r>
      <w:r w:rsidR="009C066D">
        <w:t xml:space="preserve"> Par exemple, le tableau de la page suivante correspond à l’expérience : « </w:t>
      </w:r>
      <w:r w:rsidR="009C066D" w:rsidRPr="009C066D">
        <w:t>ETERNA_R00_0000</w:t>
      </w:r>
      <w:r w:rsidR="009C066D">
        <w:t xml:space="preserve"> »</w:t>
      </w:r>
    </w:p>
    <w:p w:rsidR="009C066D" w:rsidRDefault="009C066D" w:rsidP="009C066D">
      <w:pPr>
        <w:pStyle w:val="Tableau"/>
      </w:pPr>
      <w:bookmarkStart w:id="115" w:name="_Toc521087448"/>
      <w:r>
        <w:lastRenderedPageBreak/>
        <w:t>Exemple d’information sur les expériences de la RMDB. (</w:t>
      </w:r>
      <w:r w:rsidRPr="009C066D">
        <w:t>ETERNA_R00_0000</w:t>
      </w:r>
      <w:r>
        <w:t>)</w:t>
      </w:r>
      <w:bookmarkEnd w:id="115"/>
    </w:p>
    <w:tbl>
      <w:tblPr>
        <w:tblStyle w:val="ListTable5Dark-Accent5"/>
        <w:tblpPr w:leftFromText="180" w:rightFromText="180" w:vertAnchor="page" w:horzAnchor="margin" w:tblpY="3311"/>
        <w:tblW w:w="0" w:type="auto"/>
        <w:shd w:val="clear" w:color="auto" w:fill="B4C6E7" w:themeFill="accent1" w:themeFillTint="66"/>
        <w:tblLayout w:type="fixed"/>
        <w:tblLook w:val="04A0" w:firstRow="1" w:lastRow="0" w:firstColumn="1" w:lastColumn="0" w:noHBand="0" w:noVBand="1"/>
      </w:tblPr>
      <w:tblGrid>
        <w:gridCol w:w="2670"/>
        <w:gridCol w:w="5534"/>
      </w:tblGrid>
      <w:tr w:rsidR="009C066D" w:rsidRPr="009C066D" w:rsidTr="009C06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70" w:type="dxa"/>
            <w:tcBorders>
              <w:top w:val="single" w:sz="24" w:space="0" w:color="5B9BD5" w:themeColor="accent5"/>
              <w:right w:val="single" w:sz="4" w:space="0" w:color="FFFFFF" w:themeColor="background1"/>
            </w:tcBorders>
            <w:shd w:val="clear" w:color="auto" w:fill="ACB9CA" w:themeFill="text2" w:themeFillTint="66"/>
            <w:vAlign w:val="center"/>
          </w:tcPr>
          <w:p w:rsidR="009C066D" w:rsidRPr="009C066D" w:rsidRDefault="009C066D" w:rsidP="009C066D">
            <w:pPr>
              <w:spacing w:after="100" w:afterAutospacing="1" w:line="240" w:lineRule="auto"/>
              <w:ind w:firstLine="709"/>
              <w:jc w:val="left"/>
              <w:rPr>
                <w:color w:val="222222"/>
                <w:sz w:val="36"/>
                <w:szCs w:val="30"/>
                <w:lang w:val="en-US" w:eastAsia="en-US"/>
              </w:rPr>
            </w:pPr>
            <w:r w:rsidRPr="009C066D">
              <w:rPr>
                <w:color w:val="222222"/>
                <w:sz w:val="36"/>
                <w:szCs w:val="30"/>
                <w:lang w:val="en-US" w:eastAsia="en-US"/>
              </w:rPr>
              <w:t>Nom</w:t>
            </w:r>
          </w:p>
        </w:tc>
        <w:tc>
          <w:tcPr>
            <w:tcW w:w="5534" w:type="dxa"/>
            <w:tcBorders>
              <w:top w:val="single" w:sz="24" w:space="0" w:color="5B9BD5" w:themeColor="accent5"/>
              <w:left w:val="single" w:sz="4" w:space="0" w:color="FFFFFF" w:themeColor="background1"/>
            </w:tcBorders>
            <w:shd w:val="clear" w:color="auto" w:fill="ACB9CA" w:themeFill="text2" w:themeFillTint="66"/>
          </w:tcPr>
          <w:p w:rsidR="009C066D" w:rsidRPr="009C066D" w:rsidRDefault="009C066D" w:rsidP="009C066D">
            <w:pPr>
              <w:spacing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222222"/>
                <w:sz w:val="36"/>
                <w:szCs w:val="30"/>
                <w:lang w:val="en-US" w:eastAsia="en-US"/>
              </w:rPr>
            </w:pPr>
            <w:proofErr w:type="spellStart"/>
            <w:r w:rsidRPr="009C066D">
              <w:rPr>
                <w:color w:val="222222"/>
                <w:sz w:val="36"/>
                <w:szCs w:val="30"/>
                <w:lang w:val="en-US" w:eastAsia="en-US"/>
              </w:rPr>
              <w:t>Valeur</w:t>
            </w:r>
            <w:proofErr w:type="spellEnd"/>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A</w:t>
            </w:r>
            <w:r w:rsidRPr="009C066D">
              <w:rPr>
                <w:color w:val="222222"/>
                <w:sz w:val="30"/>
                <w:szCs w:val="30"/>
                <w:lang w:val="en-US" w:eastAsia="en-US"/>
              </w:rPr>
              <w:t>uthor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Ann </w:t>
            </w:r>
            <w:proofErr w:type="spellStart"/>
            <w:r w:rsidRPr="009C066D">
              <w:rPr>
                <w:color w:val="222222"/>
                <w:sz w:val="30"/>
                <w:szCs w:val="30"/>
                <w:lang w:val="en-US" w:eastAsia="en-US"/>
              </w:rPr>
              <w:t>Kladwang</w:t>
            </w:r>
            <w:proofErr w:type="spellEnd"/>
            <w:r w:rsidRPr="009C066D">
              <w:rPr>
                <w:color w:val="222222"/>
                <w:sz w:val="30"/>
                <w:szCs w:val="30"/>
                <w:lang w:val="en-US" w:eastAsia="en-US"/>
              </w:rPr>
              <w:t xml:space="preserve">,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s, </w:t>
            </w:r>
            <w:proofErr w:type="spellStart"/>
            <w:r w:rsidRPr="009C066D">
              <w:rPr>
                <w:color w:val="222222"/>
                <w:sz w:val="30"/>
                <w:szCs w:val="30"/>
                <w:lang w:val="en-US" w:eastAsia="en-US"/>
              </w:rPr>
              <w:t>Rhiju</w:t>
            </w:r>
            <w:proofErr w:type="spellEnd"/>
            <w:r w:rsidRPr="009C066D">
              <w:rPr>
                <w:color w:val="222222"/>
                <w:sz w:val="30"/>
                <w:szCs w:val="30"/>
                <w:lang w:val="en-US" w:eastAsia="en-US"/>
              </w:rPr>
              <w:t xml:space="preserve"> Das.</w:t>
            </w:r>
          </w:p>
        </w:tc>
      </w:tr>
      <w:tr w:rsidR="009C066D" w:rsidRPr="00895400"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Pr>
                <w:color w:val="222222"/>
                <w:sz w:val="30"/>
                <w:szCs w:val="30"/>
                <w:lang w:val="en-US" w:eastAsia="en-US"/>
              </w:rPr>
              <w:t>C</w:t>
            </w:r>
            <w:r w:rsidRPr="009C066D">
              <w:rPr>
                <w:color w:val="222222"/>
                <w:sz w:val="30"/>
                <w:szCs w:val="30"/>
                <w:lang w:val="en-US" w:eastAsia="en-US"/>
              </w:rPr>
              <w:t>omments</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Output of </w:t>
            </w:r>
            <w:proofErr w:type="spellStart"/>
            <w:r w:rsidRPr="009C066D">
              <w:rPr>
                <w:color w:val="222222"/>
                <w:sz w:val="30"/>
                <w:szCs w:val="30"/>
                <w:lang w:val="en-US" w:eastAsia="en-US"/>
              </w:rPr>
              <w:t>MAPseeker</w:t>
            </w:r>
            <w:proofErr w:type="spellEnd"/>
            <w:r w:rsidRPr="009C066D">
              <w:rPr>
                <w:color w:val="222222"/>
                <w:sz w:val="30"/>
                <w:szCs w:val="30"/>
                <w:lang w:val="en-US" w:eastAsia="en-US"/>
              </w:rPr>
              <w:t xml:space="preserve"> v1.2 from data: 122112_RD_EteRNAPlayerProjects_1M7test</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Pr>
                <w:color w:val="222222"/>
                <w:sz w:val="30"/>
                <w:szCs w:val="30"/>
                <w:lang w:val="en-US" w:eastAsia="en-US"/>
              </w:rPr>
              <w:t>C</w:t>
            </w:r>
            <w:r w:rsidRPr="009C066D">
              <w:rPr>
                <w:color w:val="222222"/>
                <w:sz w:val="30"/>
                <w:szCs w:val="30"/>
                <w:lang w:val="en-US" w:eastAsia="en-US"/>
              </w:rPr>
              <w:t>onstruct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2059</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Creation_date</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06/10/15</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Modifier</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M7</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Chemical</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eastAsia="en-US"/>
              </w:rPr>
            </w:pPr>
            <w:r w:rsidRPr="009C066D">
              <w:rPr>
                <w:color w:val="222222"/>
                <w:sz w:val="30"/>
                <w:szCs w:val="30"/>
                <w:lang w:eastAsia="en-US"/>
              </w:rPr>
              <w:t>MgCl2:10mM,HEPES:50mM(pH8.0)</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Data_count</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162582</w:t>
            </w:r>
          </w:p>
        </w:tc>
      </w:tr>
      <w:tr w:rsidR="009C066D" w:rsidRPr="00895400"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Description</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r w:rsidRPr="009C066D">
              <w:rPr>
                <w:color w:val="222222"/>
                <w:sz w:val="30"/>
                <w:szCs w:val="30"/>
                <w:lang w:val="en-US" w:eastAsia="en-US"/>
              </w:rPr>
              <w:t xml:space="preserve">The first 'cloud lab' experiments -- </w:t>
            </w: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player designs from 2012, testing a wide range of hypotheses.</w:t>
            </w:r>
          </w:p>
        </w:tc>
      </w:tr>
      <w:tr w:rsidR="009C066D" w:rsidRP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r w:rsidRPr="009C066D">
              <w:rPr>
                <w:color w:val="222222"/>
                <w:sz w:val="30"/>
                <w:szCs w:val="30"/>
                <w:lang w:val="en-US" w:eastAsia="en-US"/>
              </w:rPr>
              <w:t>Name</w:t>
            </w:r>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222222"/>
                <w:sz w:val="30"/>
                <w:szCs w:val="30"/>
                <w:lang w:val="en-US" w:eastAsia="en-US"/>
              </w:rPr>
            </w:pPr>
            <w:proofErr w:type="spellStart"/>
            <w:r w:rsidRPr="009C066D">
              <w:rPr>
                <w:color w:val="222222"/>
                <w:sz w:val="30"/>
                <w:szCs w:val="30"/>
                <w:lang w:val="en-US" w:eastAsia="en-US"/>
              </w:rPr>
              <w:t>EteRNA</w:t>
            </w:r>
            <w:proofErr w:type="spellEnd"/>
            <w:r w:rsidRPr="009C066D">
              <w:rPr>
                <w:color w:val="222222"/>
                <w:sz w:val="30"/>
                <w:szCs w:val="30"/>
                <w:lang w:val="en-US" w:eastAsia="en-US"/>
              </w:rPr>
              <w:t xml:space="preserve"> Cloud Lab</w:t>
            </w:r>
          </w:p>
        </w:tc>
      </w:tr>
      <w:tr w:rsidR="009C066D" w:rsidRPr="009C066D" w:rsidTr="009C066D">
        <w:tc>
          <w:tcPr>
            <w:cnfStyle w:val="001000000000" w:firstRow="0" w:lastRow="0" w:firstColumn="1" w:lastColumn="0" w:oddVBand="0" w:evenVBand="0" w:oddHBand="0" w:evenHBand="0" w:firstRowFirstColumn="0" w:firstRowLastColumn="0" w:lastRowFirstColumn="0" w:lastRowLastColumn="0"/>
            <w:tcW w:w="2670" w:type="dxa"/>
            <w:shd w:val="clear" w:color="auto" w:fill="B4C6E7" w:themeFill="accent1" w:themeFillTint="66"/>
            <w:vAlign w:val="center"/>
            <w:hideMark/>
          </w:tcPr>
          <w:p w:rsidR="009C066D" w:rsidRPr="009C066D" w:rsidRDefault="009C066D" w:rsidP="009C066D">
            <w:pPr>
              <w:spacing w:after="100" w:afterAutospacing="1" w:line="240" w:lineRule="auto"/>
              <w:jc w:val="left"/>
              <w:rPr>
                <w:color w:val="222222"/>
                <w:sz w:val="30"/>
                <w:szCs w:val="30"/>
                <w:lang w:val="en-US" w:eastAsia="en-US"/>
              </w:rPr>
            </w:pPr>
            <w:proofErr w:type="spellStart"/>
            <w:r w:rsidRPr="009C066D">
              <w:rPr>
                <w:color w:val="222222"/>
                <w:sz w:val="30"/>
                <w:szCs w:val="30"/>
                <w:lang w:val="en-US" w:eastAsia="en-US"/>
              </w:rPr>
              <w:t>Rmdb_id</w:t>
            </w:r>
            <w:proofErr w:type="spellEnd"/>
          </w:p>
        </w:tc>
        <w:tc>
          <w:tcPr>
            <w:tcW w:w="5534" w:type="dxa"/>
            <w:shd w:val="clear" w:color="auto" w:fill="B4C6E7" w:themeFill="accent1" w:themeFillTint="66"/>
            <w:vAlign w:val="center"/>
            <w:hideMark/>
          </w:tcPr>
          <w:p w:rsidR="009C066D" w:rsidRPr="009C066D" w:rsidRDefault="009C066D" w:rsidP="009C066D">
            <w:pPr>
              <w:spacing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222222"/>
                <w:sz w:val="30"/>
                <w:szCs w:val="30"/>
                <w:lang w:val="en-US" w:eastAsia="en-US"/>
              </w:rPr>
            </w:pPr>
            <w:bookmarkStart w:id="116" w:name="_Hlk521089423"/>
            <w:r w:rsidRPr="009C066D">
              <w:rPr>
                <w:color w:val="222222"/>
                <w:sz w:val="30"/>
                <w:szCs w:val="30"/>
                <w:lang w:val="en-US" w:eastAsia="en-US"/>
              </w:rPr>
              <w:t>ETERNA_R00_0000</w:t>
            </w:r>
            <w:bookmarkEnd w:id="116"/>
          </w:p>
        </w:tc>
      </w:tr>
    </w:tbl>
    <w:p w:rsidR="009C066D" w:rsidRDefault="009C066D" w:rsidP="009C066D">
      <w:pPr>
        <w:pStyle w:val="Paragraphe"/>
        <w:jc w:val="right"/>
      </w:pPr>
    </w:p>
    <w:p w:rsidR="007476FB" w:rsidRDefault="002B24E7" w:rsidP="00E10C66">
      <w:pPr>
        <w:pStyle w:val="Paragraphe"/>
      </w:pPr>
      <w:r>
        <w:t xml:space="preserve"> </w:t>
      </w:r>
      <w:r w:rsidR="007F24E9">
        <w:t>Un script nommé : eternaTSV</w:t>
      </w:r>
      <w:r w:rsidR="00D72BEE">
        <w:t>.py</w:t>
      </w:r>
      <w:r w:rsidR="007F24E9">
        <w:t xml:space="preserve"> utilise cet API et produit une liste d’ARN avec leur séquence, les données de réactivité chimique et d’autres informations reliées à l’expérience qui les a créées. </w:t>
      </w:r>
      <w:bookmarkStart w:id="117" w:name="_Hlk501368814"/>
    </w:p>
    <w:p w:rsidR="00972684" w:rsidRDefault="007476FB" w:rsidP="007476FB">
      <w:pPr>
        <w:pStyle w:val="Paragraphesuite"/>
      </w:pPr>
      <w:r>
        <w:t>Il est</w:t>
      </w:r>
      <w:r w:rsidR="007F24E9">
        <w:t xml:space="preserve"> aussi</w:t>
      </w:r>
      <w:r>
        <w:t xml:space="preserve"> possible de</w:t>
      </w:r>
      <w:r w:rsidR="007F24E9">
        <w:t xml:space="preserve"> télécharger les fichiers </w:t>
      </w:r>
      <w:r w:rsidR="007F24E9" w:rsidRPr="005155B3">
        <w:rPr>
          <w:i/>
        </w:rPr>
        <w:t>RDAT</w:t>
      </w:r>
      <w:r w:rsidR="007F24E9">
        <w:t xml:space="preserve"> de la base de données</w:t>
      </w:r>
      <w:r w:rsidR="005155B3">
        <w:t>,</w:t>
      </w:r>
      <w:r w:rsidR="007F24E9">
        <w:t xml:space="preserve"> </w:t>
      </w:r>
      <w:r w:rsidR="007F24E9" w:rsidRPr="005155B3">
        <w:rPr>
          <w:i/>
        </w:rPr>
        <w:t>RMDB</w:t>
      </w:r>
      <w:r w:rsidR="007F24E9">
        <w:t>.</w:t>
      </w:r>
      <w:bookmarkEnd w:id="117"/>
      <w:r>
        <w:t xml:space="preserve"> Ces fichiers viennent avec un script </w:t>
      </w:r>
      <w:r w:rsidRPr="007476FB">
        <w:rPr>
          <w:i/>
        </w:rPr>
        <w:t>python</w:t>
      </w:r>
      <w:r>
        <w:t xml:space="preserve"> qui se nomme </w:t>
      </w:r>
      <w:r w:rsidRPr="007476FB">
        <w:rPr>
          <w:i/>
        </w:rPr>
        <w:t>handler.py</w:t>
      </w:r>
      <w:r>
        <w:t xml:space="preserve">.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w:t>
      </w:r>
      <w:r w:rsidR="005155B3">
        <w:t>Cette séquence n’a pas de d</w:t>
      </w:r>
      <w:r>
        <w:t>onnée de réactivité</w:t>
      </w:r>
      <w:r w:rsidR="005155B3">
        <w:t>.</w:t>
      </w:r>
    </w:p>
    <w:p w:rsidR="00972684" w:rsidRDefault="00972684">
      <w:pPr>
        <w:spacing w:line="240" w:lineRule="auto"/>
        <w:jc w:val="left"/>
      </w:pPr>
      <w:r>
        <w:br w:type="page"/>
      </w:r>
    </w:p>
    <w:p w:rsidR="00972684" w:rsidRDefault="00972684">
      <w:pPr>
        <w:spacing w:line="240" w:lineRule="auto"/>
        <w:jc w:val="left"/>
      </w:pPr>
    </w:p>
    <w:p w:rsidR="00972684" w:rsidRDefault="007C2397" w:rsidP="007C2397">
      <w:pPr>
        <w:pStyle w:val="Heading4"/>
      </w:pPr>
      <w:r>
        <w:t>Carte de chaleur (</w:t>
      </w:r>
      <w:proofErr w:type="spellStart"/>
      <w:r>
        <w:t>heatmap</w:t>
      </w:r>
      <w:proofErr w:type="spellEnd"/>
      <w:r>
        <w:t>)</w:t>
      </w:r>
    </w:p>
    <w:p w:rsidR="007C2397" w:rsidRPr="007C2397" w:rsidRDefault="007C2397" w:rsidP="007C2397">
      <w:pPr>
        <w:pStyle w:val="Paragraphe"/>
      </w:pPr>
      <w:r>
        <w:t>L’image ci-dessous représente les 2059 séquences sondées de l’expérience : « </w:t>
      </w:r>
      <w:r w:rsidRPr="007C2397">
        <w:t>ETERNA_R00_0000</w:t>
      </w:r>
      <w:r>
        <w:t> ». Chaque séquence vient avec une structure dont la réactivité chimique est connue pour atténuer les variation</w:t>
      </w:r>
      <w:r w:rsidR="000C5282">
        <w:t>s</w:t>
      </w:r>
      <w:r>
        <w:t xml:space="preserve"> entre les séquence</w:t>
      </w:r>
      <w:r w:rsidR="000C5282">
        <w:t>s. Les ARN sont aussi munis</w:t>
      </w:r>
      <w:r>
        <w:t xml:space="preserve"> </w:t>
      </w:r>
      <w:r w:rsidR="000C5282">
        <w:t>d’</w:t>
      </w:r>
      <w:r>
        <w:t>un identifiant sous forme de chaine nucléotidique</w:t>
      </w:r>
      <w:r w:rsidR="000C5282">
        <w:t xml:space="preserve"> tel que décrit dans le protocole du SHAPE-</w:t>
      </w:r>
      <w:proofErr w:type="spellStart"/>
      <w:r w:rsidR="000C5282">
        <w:t>seq</w:t>
      </w:r>
      <w:proofErr w:type="spellEnd"/>
      <w:r w:rsidR="000C5282">
        <w:t>. ***</w:t>
      </w:r>
    </w:p>
    <w:p w:rsidR="00972684" w:rsidRDefault="00972684">
      <w:pPr>
        <w:spacing w:line="240" w:lineRule="auto"/>
        <w:jc w:val="left"/>
      </w:pPr>
    </w:p>
    <w:p w:rsidR="00972684" w:rsidRDefault="00972684">
      <w:pPr>
        <w:spacing w:line="240" w:lineRule="auto"/>
        <w:jc w:val="left"/>
      </w:pPr>
      <w:r>
        <w:rPr>
          <w:noProof/>
        </w:rPr>
        <w:drawing>
          <wp:inline distT="0" distB="0" distL="0" distR="0">
            <wp:extent cx="5234305" cy="4098925"/>
            <wp:effectExtent l="0" t="0" r="444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4098925"/>
                    </a:xfrm>
                    <a:prstGeom prst="rect">
                      <a:avLst/>
                    </a:prstGeom>
                    <a:noFill/>
                    <a:ln>
                      <a:noFill/>
                    </a:ln>
                  </pic:spPr>
                </pic:pic>
              </a:graphicData>
            </a:graphic>
          </wp:inline>
        </w:drawing>
      </w:r>
    </w:p>
    <w:p w:rsidR="00972684" w:rsidRDefault="00972684">
      <w:pPr>
        <w:spacing w:line="240" w:lineRule="auto"/>
        <w:jc w:val="left"/>
      </w:pPr>
    </w:p>
    <w:p w:rsidR="000C5282" w:rsidRPr="000C5282" w:rsidRDefault="000C5282" w:rsidP="00C5544B">
      <w:pPr>
        <w:pStyle w:val="Figure"/>
        <w:ind w:left="1134" w:hanging="1134"/>
        <w:rPr>
          <w:vanish/>
          <w:specVanish/>
        </w:rPr>
      </w:pPr>
      <w:r>
        <w:t xml:space="preserve">Carte de chaleur de l’expérience : « </w:t>
      </w:r>
      <w:r w:rsidRPr="000C5282">
        <w:t>ETERNA_R00_0000</w:t>
      </w:r>
      <w:r>
        <w:t xml:space="preserve"> ».</w:t>
      </w:r>
    </w:p>
    <w:p w:rsidR="00972684" w:rsidRDefault="000C5282" w:rsidP="000C5282">
      <w:pPr>
        <w:pStyle w:val="Figure2"/>
      </w:pPr>
      <w:r>
        <w:t xml:space="preserve">Chaque ligne représente une séquence et les colonnes représentent la réactivité associée à chaque nucléotide. Cette figure provient du site web de la RMDB :  </w:t>
      </w:r>
      <w:hyperlink r:id="rId36" w:history="1">
        <w:r w:rsidRPr="00DE72D6">
          <w:rPr>
            <w:rStyle w:val="Hyperlink"/>
          </w:rPr>
          <w:t>https://rmdb.stanford.edu/detail/ETERNA_R00_0000</w:t>
        </w:r>
      </w:hyperlink>
      <w:r>
        <w:t>.</w:t>
      </w:r>
    </w:p>
    <w:p w:rsidR="009C066D" w:rsidRDefault="009C066D" w:rsidP="00A36B9E">
      <w:pPr>
        <w:pStyle w:val="Paragraphesuite"/>
      </w:pPr>
      <w:r>
        <w:lastRenderedPageBreak/>
        <w:t xml:space="preserve">Les figures suivantes </w:t>
      </w:r>
      <w:r w:rsidR="00972684">
        <w:t>démontrent</w:t>
      </w:r>
      <w:r w:rsidR="005155B3">
        <w:t xml:space="preserve"> que</w:t>
      </w:r>
      <w:r>
        <w:t xml:space="preserve"> l’algorithme de phasage de la séquence sur le vecteur de réactivité est cohérent avec les données de la </w:t>
      </w:r>
      <w:r w:rsidRPr="009C066D">
        <w:rPr>
          <w:i/>
        </w:rPr>
        <w:t>RMDB</w:t>
      </w:r>
      <w:r>
        <w:t xml:space="preserve">. Chacune des trois figures a deux structures secondaires, celles de gauche proviennent d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t xml:space="preserve"> et celles de droite proviennent du site web de la </w:t>
      </w:r>
      <w:r w:rsidRPr="009C066D">
        <w:rPr>
          <w:i/>
        </w:rPr>
        <w:t>RMDB</w:t>
      </w:r>
      <w:r>
        <w:t xml:space="preserve">. On voit que les </w:t>
      </w:r>
      <w:r w:rsidR="005155B3">
        <w:t>données de réactivités</w:t>
      </w:r>
      <w:r>
        <w:t xml:space="preserve"> correspondent.</w:t>
      </w:r>
      <w:r w:rsidR="005155B3">
        <w:t xml:space="preserve"> </w:t>
      </w:r>
    </w:p>
    <w:p w:rsidR="009C066D" w:rsidRDefault="009C066D" w:rsidP="009C066D">
      <w:pPr>
        <w:pStyle w:val="Paragraphesuite"/>
      </w:pPr>
      <w:r>
        <w:rPr>
          <w:noProof/>
        </w:rPr>
        <w:drawing>
          <wp:inline distT="0" distB="0" distL="0" distR="0">
            <wp:extent cx="5108766" cy="249865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13938" cy="2501181"/>
                    </a:xfrm>
                    <a:prstGeom prst="rect">
                      <a:avLst/>
                    </a:prstGeom>
                    <a:noFill/>
                    <a:ln>
                      <a:noFill/>
                    </a:ln>
                  </pic:spPr>
                </pic:pic>
              </a:graphicData>
            </a:graphic>
          </wp:inline>
        </w:drawing>
      </w:r>
    </w:p>
    <w:p w:rsidR="009C066D" w:rsidRDefault="009C066D" w:rsidP="009C066D">
      <w:pPr>
        <w:pStyle w:val="Paragraphesuite"/>
      </w:pPr>
      <w:r>
        <w:rPr>
          <w:noProof/>
        </w:rPr>
        <w:drawing>
          <wp:inline distT="0" distB="0" distL="0" distR="0">
            <wp:extent cx="5039832" cy="2602990"/>
            <wp:effectExtent l="0" t="0" r="8890" b="698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51942" cy="2609245"/>
                    </a:xfrm>
                    <a:prstGeom prst="rect">
                      <a:avLst/>
                    </a:prstGeom>
                    <a:noFill/>
                    <a:ln>
                      <a:noFill/>
                    </a:ln>
                  </pic:spPr>
                </pic:pic>
              </a:graphicData>
            </a:graphic>
          </wp:inline>
        </w:drawing>
      </w:r>
    </w:p>
    <w:p w:rsidR="00972684" w:rsidRPr="00972684" w:rsidRDefault="009C066D" w:rsidP="00C5544B">
      <w:pPr>
        <w:pStyle w:val="Figure"/>
        <w:ind w:left="1134" w:hanging="1134"/>
        <w:rPr>
          <w:vanish/>
          <w:specVanish/>
        </w:rPr>
      </w:pPr>
      <w:bookmarkStart w:id="118" w:name="_Toc521087468"/>
      <w:r w:rsidRPr="009C066D">
        <w:t>Le</w:t>
      </w:r>
      <w:r w:rsidR="005155B3">
        <w:t>s données</w:t>
      </w:r>
      <w:r w:rsidRPr="009C066D">
        <w:t xml:space="preserve"> de réactivités </w:t>
      </w:r>
      <w:r w:rsidR="005155B3">
        <w:t>également phasé</w:t>
      </w:r>
      <w:r w:rsidRPr="009C066D">
        <w:t xml:space="preserve"> </w:t>
      </w:r>
      <w:r w:rsidR="005155B3">
        <w:t>pour</w:t>
      </w:r>
      <w:r w:rsidRPr="009C066D">
        <w:t xml:space="preserve"> </w:t>
      </w:r>
      <w:r w:rsidRPr="009C066D">
        <w:rPr>
          <w:i/>
        </w:rPr>
        <w:t xml:space="preserve">RNA </w:t>
      </w:r>
      <w:proofErr w:type="spellStart"/>
      <w:r w:rsidRPr="009C066D">
        <w:rPr>
          <w:i/>
        </w:rPr>
        <w:t>dynamic</w:t>
      </w:r>
      <w:proofErr w:type="spellEnd"/>
      <w:r w:rsidRPr="009C066D">
        <w:rPr>
          <w:i/>
        </w:rPr>
        <w:t xml:space="preserve"> </w:t>
      </w:r>
      <w:proofErr w:type="spellStart"/>
      <w:r w:rsidRPr="009C066D">
        <w:rPr>
          <w:i/>
        </w:rPr>
        <w:t>viewer</w:t>
      </w:r>
      <w:proofErr w:type="spellEnd"/>
      <w:r w:rsidRPr="009C066D">
        <w:t xml:space="preserve"> et le site web de la </w:t>
      </w:r>
      <w:r w:rsidRPr="009C066D">
        <w:rPr>
          <w:i/>
        </w:rPr>
        <w:t>RMDB</w:t>
      </w:r>
      <w:r w:rsidRPr="009C066D">
        <w:t>.</w:t>
      </w:r>
      <w:bookmarkEnd w:id="118"/>
    </w:p>
    <w:p w:rsidR="009C066D" w:rsidRDefault="009C066D" w:rsidP="00972684">
      <w:pPr>
        <w:pStyle w:val="Figure2"/>
      </w:pPr>
      <w:r w:rsidRPr="009C066D">
        <w:rPr>
          <w:b/>
        </w:rPr>
        <w:t xml:space="preserve"> </w:t>
      </w:r>
      <w:r>
        <w:t xml:space="preserve">Bien que les structures secondaires soient différentes, les données de réactivité chimique sont identiques, voir </w:t>
      </w:r>
      <w:r w:rsidR="005155B3">
        <w:t xml:space="preserve">la </w:t>
      </w:r>
      <w:r>
        <w:t>figure</w:t>
      </w:r>
      <w:r w:rsidR="005155B3">
        <w:t xml:space="preserve"> suivante</w:t>
      </w:r>
      <w:r>
        <w:t xml:space="preserve">. </w:t>
      </w:r>
    </w:p>
    <w:p w:rsidR="009C066D" w:rsidRDefault="009C066D">
      <w:pPr>
        <w:spacing w:line="240" w:lineRule="auto"/>
        <w:jc w:val="left"/>
        <w:sectPr w:rsidR="009C066D" w:rsidSect="00605030">
          <w:footerReference w:type="default" r:id="rId39"/>
          <w:headerReference w:type="first" r:id="rId40"/>
          <w:pgSz w:w="12240" w:h="15840"/>
          <w:pgMar w:top="2275" w:right="1701" w:bottom="1701" w:left="2275" w:header="1411" w:footer="706" w:gutter="0"/>
          <w:pgNumType w:start="3"/>
          <w:cols w:space="708"/>
          <w:titlePg/>
          <w:docGrid w:linePitch="326"/>
        </w:sectPr>
      </w:pPr>
    </w:p>
    <w:p w:rsidR="009C066D" w:rsidRDefault="009C066D" w:rsidP="009C066D">
      <w:pPr>
        <w:pStyle w:val="Paragraphesuite"/>
      </w:pPr>
      <w:r>
        <w:rPr>
          <w:noProof/>
        </w:rPr>
        <w:lastRenderedPageBreak/>
        <mc:AlternateContent>
          <mc:Choice Requires="wps">
            <w:drawing>
              <wp:anchor distT="0" distB="0" distL="114300" distR="114300" simplePos="0" relativeHeight="252003328" behindDoc="0" locked="0" layoutInCell="1" allowOverlap="1" wp14:anchorId="1CDB77F8" wp14:editId="2A9617AC">
                <wp:simplePos x="0" y="0"/>
                <wp:positionH relativeFrom="column">
                  <wp:posOffset>3714502</wp:posOffset>
                </wp:positionH>
                <wp:positionV relativeFrom="paragraph">
                  <wp:posOffset>-188319</wp:posOffset>
                </wp:positionV>
                <wp:extent cx="2210462" cy="1296063"/>
                <wp:effectExtent l="0" t="0" r="56515" b="56515"/>
                <wp:wrapNone/>
                <wp:docPr id="321" name="Connector: Curved 321"/>
                <wp:cNvGraphicFramePr/>
                <a:graphic xmlns:a="http://schemas.openxmlformats.org/drawingml/2006/main">
                  <a:graphicData uri="http://schemas.microsoft.com/office/word/2010/wordprocessingShape">
                    <wps:wsp>
                      <wps:cNvCnPr/>
                      <wps:spPr>
                        <a:xfrm>
                          <a:off x="0" y="0"/>
                          <a:ext cx="2210462" cy="1296063"/>
                        </a:xfrm>
                        <a:prstGeom prst="curvedConnector3">
                          <a:avLst>
                            <a:gd name="adj1" fmla="val 9763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959F2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21" o:spid="_x0000_s1026" type="#_x0000_t38" style="position:absolute;margin-left:292.5pt;margin-top:-14.85pt;width:174.05pt;height:102.0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" adj="21089" strokecolor="black [3200]" strokeweight=".5pt">
                <v:stroke endarrow="block" joinstyle="miter"/>
              </v:shape>
            </w:pict>
          </mc:Fallback>
        </mc:AlternateContent>
      </w:r>
      <w:r>
        <w:rPr>
          <w:noProof/>
        </w:rPr>
        <mc:AlternateContent>
          <mc:Choice Requires="wps">
            <w:drawing>
              <wp:anchor distT="0" distB="0" distL="114300" distR="114300" simplePos="0" relativeHeight="252001280" behindDoc="0" locked="0" layoutInCell="1" allowOverlap="1">
                <wp:simplePos x="0" y="0"/>
                <wp:positionH relativeFrom="column">
                  <wp:posOffset>2115792</wp:posOffset>
                </wp:positionH>
                <wp:positionV relativeFrom="paragraph">
                  <wp:posOffset>216673</wp:posOffset>
                </wp:positionV>
                <wp:extent cx="286247" cy="254441"/>
                <wp:effectExtent l="38100" t="0" r="19050" b="69850"/>
                <wp:wrapNone/>
                <wp:docPr id="320" name="Connector: Curved 320"/>
                <wp:cNvGraphicFramePr/>
                <a:graphic xmlns:a="http://schemas.openxmlformats.org/drawingml/2006/main">
                  <a:graphicData uri="http://schemas.microsoft.com/office/word/2010/wordprocessingShape">
                    <wps:wsp>
                      <wps:cNvCnPr/>
                      <wps:spPr>
                        <a:xfrm flipH="1">
                          <a:off x="0" y="0"/>
                          <a:ext cx="286247" cy="254441"/>
                        </a:xfrm>
                        <a:prstGeom prst="curvedConnector3">
                          <a:avLst>
                            <a:gd name="adj1" fmla="val 5824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63B2B" id="Connector: Curved 320" o:spid="_x0000_s1026" type="#_x0000_t38" style="position:absolute;margin-left:166.6pt;margin-top:17.05pt;width:22.55pt;height:20.05pt;flip:x;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" adj="12581" strokecolor="black [3200]" strokeweight=".5pt">
                <v:stroke endarrow="block" joinstyle="miter"/>
              </v:shape>
            </w:pict>
          </mc:Fallback>
        </mc:AlternateContent>
      </w:r>
      <w:r>
        <w:rPr>
          <w:noProof/>
        </w:rPr>
        <w:drawing>
          <wp:anchor distT="0" distB="0" distL="114300" distR="114300" simplePos="0" relativeHeight="251999232" behindDoc="0" locked="0" layoutInCell="1" allowOverlap="1">
            <wp:simplePos x="0" y="0"/>
            <wp:positionH relativeFrom="column">
              <wp:posOffset>2563496</wp:posOffset>
            </wp:positionH>
            <wp:positionV relativeFrom="paragraph">
              <wp:posOffset>-825500</wp:posOffset>
            </wp:positionV>
            <wp:extent cx="1849856" cy="2075883"/>
            <wp:effectExtent l="77470" t="0" r="0" b="22796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8411139">
                      <a:off x="0" y="0"/>
                      <a:ext cx="1849856" cy="207588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00256" behindDoc="0" locked="0" layoutInCell="1" allowOverlap="1">
                <wp:simplePos x="0" y="0"/>
                <wp:positionH relativeFrom="column">
                  <wp:posOffset>3879215</wp:posOffset>
                </wp:positionH>
                <wp:positionV relativeFrom="paragraph">
                  <wp:posOffset>1241425</wp:posOffset>
                </wp:positionV>
                <wp:extent cx="234950" cy="1993900"/>
                <wp:effectExtent l="0" t="0" r="0" b="6350"/>
                <wp:wrapNone/>
                <wp:docPr id="210" name="Text Box 210"/>
                <wp:cNvGraphicFramePr/>
                <a:graphic xmlns:a="http://schemas.openxmlformats.org/drawingml/2006/main">
                  <a:graphicData uri="http://schemas.microsoft.com/office/word/2010/wordprocessingShape">
                    <wps:wsp>
                      <wps:cNvSpPr txBox="1"/>
                      <wps:spPr>
                        <a:xfrm>
                          <a:off x="0" y="0"/>
                          <a:ext cx="234950" cy="1993900"/>
                        </a:xfrm>
                        <a:prstGeom prst="rect">
                          <a:avLst/>
                        </a:prstGeom>
                        <a:solidFill>
                          <a:schemeClr val="lt1"/>
                        </a:solidFill>
                        <a:ln w="6350">
                          <a:noFill/>
                        </a:ln>
                      </wps:spPr>
                      <wps:txbx>
                        <w:txbxContent>
                          <w:p w:rsidR="00895400" w:rsidRDefault="00895400" w:rsidP="009C066D">
                            <w:pPr>
                              <w:spacing w:line="240" w:lineRule="auto"/>
                            </w:pPr>
                            <w:r>
                              <w:t>Réactiv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 o:spid="_x0000_s1034" type="#_x0000_t202" style="position:absolute;left:0;text-align:left;margin-left:305.45pt;margin-top:97.75pt;width:18.5pt;height:15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" fillcolor="white [3201]" stroked="f" strokeweight=".5pt">
                <v:textbox>
                  <w:txbxContent>
                    <w:p w:rsidR="00895400" w:rsidRDefault="00895400" w:rsidP="009C066D">
                      <w:pPr>
                        <w:spacing w:line="240" w:lineRule="auto"/>
                      </w:pPr>
                      <w:r>
                        <w:t>Réactivité</w:t>
                      </w:r>
                    </w:p>
                  </w:txbxContent>
                </v:textbox>
              </v:shape>
            </w:pict>
          </mc:Fallback>
        </mc:AlternateContent>
      </w:r>
      <w:r>
        <w:rPr>
          <w:noProof/>
        </w:rPr>
        <w:drawing>
          <wp:inline distT="0" distB="0" distL="0" distR="0">
            <wp:extent cx="7410450" cy="4095295"/>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509892" cy="4150250"/>
                    </a:xfrm>
                    <a:prstGeom prst="rect">
                      <a:avLst/>
                    </a:prstGeom>
                    <a:noFill/>
                    <a:ln>
                      <a:noFill/>
                    </a:ln>
                  </pic:spPr>
                </pic:pic>
              </a:graphicData>
            </a:graphic>
          </wp:inline>
        </w:drawing>
      </w:r>
    </w:p>
    <w:p w:rsidR="00972684" w:rsidRPr="00972684" w:rsidRDefault="009C066D" w:rsidP="00C5544B">
      <w:pPr>
        <w:pStyle w:val="Figure"/>
        <w:ind w:left="1134" w:hanging="1134"/>
        <w:rPr>
          <w:vanish/>
          <w:specVanish/>
        </w:rPr>
      </w:pPr>
      <w:bookmarkStart w:id="119" w:name="_Toc521087469"/>
      <w:r w:rsidRPr="009C066D">
        <w:t xml:space="preserve">Comparaison entre une structure produite par </w:t>
      </w:r>
      <w:r w:rsidRPr="009C066D">
        <w:rPr>
          <w:i/>
        </w:rPr>
        <w:t>RNA</w:t>
      </w:r>
      <w:r>
        <w:rPr>
          <w:i/>
        </w:rPr>
        <w:t xml:space="preserve"> </w:t>
      </w:r>
      <w:r w:rsidR="00C5544B">
        <w:rPr>
          <w:i/>
        </w:rPr>
        <w:t>D</w:t>
      </w:r>
      <w:r w:rsidRPr="009C066D">
        <w:rPr>
          <w:i/>
        </w:rPr>
        <w:t xml:space="preserve">ynamic </w:t>
      </w:r>
      <w:r w:rsidR="00C5544B">
        <w:rPr>
          <w:i/>
        </w:rPr>
        <w:t>V</w:t>
      </w:r>
      <w:r w:rsidRPr="009C066D">
        <w:rPr>
          <w:i/>
        </w:rPr>
        <w:t>iewer</w:t>
      </w:r>
      <w:r w:rsidRPr="009C066D">
        <w:t xml:space="preserve"> et son homologue pris de la page web de la </w:t>
      </w:r>
      <w:r w:rsidRPr="009C066D">
        <w:rPr>
          <w:i/>
        </w:rPr>
        <w:t>RMDB</w:t>
      </w:r>
      <w:r>
        <w:t>.</w:t>
      </w:r>
      <w:bookmarkEnd w:id="119"/>
      <w:r>
        <w:t xml:space="preserve"> </w:t>
      </w:r>
    </w:p>
    <w:p w:rsidR="009C066D" w:rsidRPr="009C066D" w:rsidRDefault="009C066D" w:rsidP="00972684">
      <w:pPr>
        <w:pStyle w:val="Figure2"/>
      </w:pPr>
      <w:r>
        <w:t xml:space="preserve">Les deux échelles de réactivité permettent d’avoir une idée de la réactivité des nucléotides. Un nucléotide gris ou blanc n’a pas de valeur de réactivité. Les deux structures du haut correspondent à la dernière double hélice de la structure. La guanine est en 5’ et la cytosine en 3’. </w:t>
      </w:r>
    </w:p>
    <w:p w:rsidR="009C066D" w:rsidRDefault="009C066D" w:rsidP="009C066D">
      <w:pPr>
        <w:pStyle w:val="Paragraphe"/>
        <w:sectPr w:rsidR="009C066D" w:rsidSect="009C066D">
          <w:pgSz w:w="15840" w:h="12240" w:orient="landscape"/>
          <w:pgMar w:top="2275" w:right="2275" w:bottom="1701" w:left="1701" w:header="1411" w:footer="706" w:gutter="0"/>
          <w:cols w:space="708"/>
          <w:titlePg/>
          <w:docGrid w:linePitch="326"/>
        </w:sectPr>
      </w:pPr>
    </w:p>
    <w:p w:rsidR="005155B3" w:rsidRDefault="005155B3" w:rsidP="005155B3">
      <w:pPr>
        <w:pStyle w:val="Heading3"/>
      </w:pPr>
      <w:bookmarkStart w:id="120" w:name="_Toc502671862"/>
      <w:r>
        <w:lastRenderedPageBreak/>
        <w:t xml:space="preserve">Algorithme d’identification des </w:t>
      </w:r>
      <w:bookmarkEnd w:id="120"/>
      <w:r>
        <w:t>cycles</w:t>
      </w:r>
    </w:p>
    <w:p w:rsidR="005155B3" w:rsidRDefault="005155B3" w:rsidP="005155B3">
      <w:pPr>
        <w:keepNext/>
      </w:pPr>
      <w:r>
        <w:rPr>
          <w:noProof/>
        </w:rPr>
        <w:drawing>
          <wp:anchor distT="0" distB="0" distL="114300" distR="114300" simplePos="0" relativeHeight="252034048" behindDoc="0" locked="0" layoutInCell="1" allowOverlap="1" wp14:anchorId="3AC389F0" wp14:editId="7A8F7CD9">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33024" behindDoc="0" locked="0" layoutInCell="1" allowOverlap="1" wp14:anchorId="6DB587AA" wp14:editId="6822884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C56FF" id="Rectangle 22" o:spid="_x0000_s1026" style="position:absolute;margin-left:304.95pt;margin-top:62.4pt;width:36pt;height:38.25pt;rotation:4583449fd;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32000" behindDoc="0" locked="0" layoutInCell="1" allowOverlap="1" wp14:anchorId="0FD21D6D" wp14:editId="0ABFA316">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62642" id="Rectangle 21" o:spid="_x0000_s1026" style="position:absolute;margin-left:285.65pt;margin-top:68.85pt;width:36pt;height:38.25pt;rotation:4583449fd;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30976" behindDoc="0" locked="0" layoutInCell="1" allowOverlap="1" wp14:anchorId="74E03737" wp14:editId="58B329F9">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EF1E7" id="Rectangle 20" o:spid="_x0000_s1026" style="position:absolute;margin-left:239.5pt;margin-top:92.15pt;width:36pt;height:38.25pt;rotation:3841004fd;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2029952" behindDoc="0" locked="0" layoutInCell="1" allowOverlap="1" wp14:anchorId="6C5E0BFF" wp14:editId="6EFF2DF8">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C7911" id="Rectangle 19" o:spid="_x0000_s1026" style="position:absolute;margin-left:223.65pt;margin-top:102.95pt;width:36pt;height:38.25pt;rotation:2671941fd;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8928" behindDoc="0" locked="0" layoutInCell="1" allowOverlap="1" wp14:anchorId="4E937881" wp14:editId="0A82DEFC">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DFDB4" id="Rectangle 18" o:spid="_x0000_s1026" style="position:absolute;margin-left:254.35pt;margin-top:68.1pt;width:48.95pt;height:57.1pt;rotation:-1733621fd;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7904" behindDoc="0" locked="0" layoutInCell="1" allowOverlap="1" wp14:anchorId="59B10F29" wp14:editId="789F78C6">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01ED2" id="Rectangle 17" o:spid="_x0000_s1026" style="position:absolute;margin-left:323.35pt;margin-top:35.05pt;width:67.15pt;height:71.1pt;rotation:-1092335fd;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6880" behindDoc="0" locked="0" layoutInCell="1" allowOverlap="1" wp14:anchorId="18E93ED1" wp14:editId="471B8735">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AD13B" id="Rectangle 16" o:spid="_x0000_s1026" style="position:absolute;margin-left:183.3pt;margin-top:113.65pt;width:65.75pt;height:67.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2025856" behindDoc="0" locked="0" layoutInCell="1" allowOverlap="1" wp14:anchorId="061EC756" wp14:editId="65D1E1DE">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9AD47" id="Rectangle 15" o:spid="_x0000_s1026" style="position:absolute;margin-left:188.05pt;margin-top:164.4pt;width:32.55pt;height:34.65pt;rotation:1019857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4832" behindDoc="0" locked="0" layoutInCell="1" allowOverlap="1" wp14:anchorId="3FD2E142" wp14:editId="18187220">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326EC3" id="Rectangle 14" o:spid="_x0000_s1026" style="position:absolute;margin-left:151.3pt;margin-top:120.35pt;width:46.5pt;height:48.6pt;rotation:2352078fd;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2023808" behindDoc="0" locked="0" layoutInCell="1" allowOverlap="1" wp14:anchorId="7CDF0499" wp14:editId="12C04CA8">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A35AE" id="Rectangle 13" o:spid="_x0000_s1026" style="position:absolute;margin-left:139.7pt;margin-top:102.35pt;width:36pt;height:38.25pt;rotation:2352078fd;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2022784" behindDoc="0" locked="0" layoutInCell="1" allowOverlap="1" wp14:anchorId="7649923C" wp14:editId="7F7BF364">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E9340" id="Rectangle 12" o:spid="_x0000_s1026" style="position:absolute;margin-left:125.6pt;margin-top:89.9pt;width:36pt;height:38.25pt;rotation:2352078fd;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2021760" behindDoc="0" locked="0" layoutInCell="1" allowOverlap="1" wp14:anchorId="51353D3C" wp14:editId="027B1505">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93251" id="Rectangle 11" o:spid="_x0000_s1026" style="position:absolute;margin-left:109.1pt;margin-top:79.7pt;width:36pt;height:38.25pt;rotation:1894984fd;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2020736" behindDoc="0" locked="0" layoutInCell="1" allowOverlap="1" wp14:anchorId="46E21BB6" wp14:editId="6B4DE61D">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FB2E9" id="Rectangle 10" o:spid="_x0000_s1026" style="position:absolute;margin-left:92.7pt;margin-top:70.05pt;width:36pt;height:38.25pt;rotation:1282300fd;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2019712" behindDoc="0" locked="0" layoutInCell="1" allowOverlap="1" wp14:anchorId="2681E4F1" wp14:editId="6038B582">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9AEBC" id="Rectangle 9" o:spid="_x0000_s1026" style="position:absolute;margin-left:74.8pt;margin-top:60.85pt;width:36pt;height:38.25pt;rotation:1282300fd;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2018688" behindDoc="0" locked="0" layoutInCell="1" allowOverlap="1" wp14:anchorId="7A9832C3" wp14:editId="3BE04A51">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1A560" id="Rectangle 8" o:spid="_x0000_s1026" style="position:absolute;margin-left:12.65pt;margin-top:17.25pt;width:80.5pt;height:96.95pt;rotation:1282300fd;z-index:25201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268FD96C" wp14:editId="7794CF76">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5155B3" w:rsidRDefault="005155B3" w:rsidP="005155B3">
      <w:pPr>
        <w:keepNext/>
      </w:pPr>
    </w:p>
    <w:p w:rsidR="005155B3" w:rsidRDefault="005155B3" w:rsidP="00C5544B">
      <w:pPr>
        <w:pStyle w:val="Figure"/>
        <w:ind w:left="1134" w:hanging="1134"/>
      </w:pPr>
      <w:bookmarkStart w:id="121" w:name="_Toc521087470"/>
      <w:r w:rsidRPr="002E3E7B">
        <w:t>SS provenant de FORNA.</w:t>
      </w:r>
      <w:r>
        <w:t xml:space="preserve"> Les doubles hélices sont vertes, les renflements sont rouges et les loupes terminales et intérieurs bleus et jaunes respectivement. Les cycles sont placés dans des boites. La figure originale est en bas à droite.</w:t>
      </w:r>
      <w:bookmarkEnd w:id="121"/>
    </w:p>
    <w:p w:rsidR="005155B3" w:rsidRDefault="005155B3" w:rsidP="005155B3">
      <w:r>
        <w:t xml:space="preserve">La première étape consiste à rechercher les voisins pairés du nucléotide, on les nommera : le voisin gauche (en 5’) et le voisin droit (en 3’). Ensuite, l’algorithme se divise en deux branches. Soit le nucléotide est </w:t>
      </w:r>
      <w:r w:rsidRPr="005155B3">
        <w:t>pairé ou il est non pairé</w:t>
      </w:r>
      <w:r>
        <w:t xml:space="preserve">. Lorsqu’il est </w:t>
      </w:r>
      <w:r w:rsidRPr="005155B3">
        <w:t>pairé</w:t>
      </w:r>
      <w:r>
        <w:t xml:space="preserve">, il fera partie d’un cycle comportant deux brins, la longueur de chaque brin est déterminée et ajoutée au début de la chaine de caractères de sortie. </w:t>
      </w:r>
    </w:p>
    <w:p w:rsidR="005155B3" w:rsidRDefault="005155B3" w:rsidP="005155B3">
      <w:r>
        <w:t xml:space="preserve">Lorsque le nucléotide est </w:t>
      </w:r>
      <w:r w:rsidRPr="005155B3">
        <w:t>non pairé</w:t>
      </w:r>
      <w:r>
        <w:t xml:space="preserve">, deux autres branches sont accessibles. Soit, il se trouve dans une </w:t>
      </w:r>
      <w:r w:rsidRPr="005155B3">
        <w:t>boucle</w:t>
      </w:r>
      <w:r>
        <w:t xml:space="preserve">, dans ce cas, le </w:t>
      </w:r>
      <w:r w:rsidRPr="005155B3">
        <w:rPr>
          <w:u w:val="single"/>
        </w:rPr>
        <w:t>partenaire</w:t>
      </w:r>
      <w:r>
        <w:t xml:space="preserve"> du premier voisin en 5’ pairé et le premier voisin en 3’pairé sont le même nt, soit que le nt est dans </w:t>
      </w:r>
      <w:r w:rsidRPr="005155B3">
        <w:t xml:space="preserve">une </w:t>
      </w:r>
      <w:r w:rsidRPr="005155B3">
        <w:rPr>
          <w:u w:val="single"/>
        </w:rPr>
        <w:t>boucle interne ou un renflement</w:t>
      </w:r>
      <w:r>
        <w:t xml:space="preserve">, les deux derniers cas sont gérés de la même façon. </w:t>
      </w:r>
    </w:p>
    <w:p w:rsidR="005155B3" w:rsidRDefault="005155B3" w:rsidP="005155B3">
      <w:r>
        <w:t xml:space="preserve">Dans tous les cas, lorsqu’il est non pairé, il appartient à un seul cycle, la </w:t>
      </w:r>
      <w:r w:rsidRPr="0049713A">
        <w:t>figure 1</w:t>
      </w:r>
      <w:r>
        <w:t>2 nous le démontre clairement.</w:t>
      </w:r>
    </w:p>
    <w:p w:rsidR="005155B3" w:rsidRDefault="005155B3" w:rsidP="005155B3">
      <w:r>
        <w:lastRenderedPageBreak/>
        <w:t xml:space="preserve">Dans le cas de la boucle, on comptabilise le nombre de nucléotides non pairés, plus les deux premiers et dans les deux autres cas, c’est la distance en nucléotide entre les deux voisins pairés et leurs partenaires qui est comptabilisé. </w:t>
      </w:r>
    </w:p>
    <w:p w:rsidR="005155B3" w:rsidRDefault="005155B3" w:rsidP="005155B3">
      <w:r>
        <w:t xml:space="preserve">Finalement, on identifie la sous-structure par la séquence des ou du brin(s) le composant et on ajoute la position du nucléotide. La valeur de la position débute toujours par 0. </w:t>
      </w:r>
    </w:p>
    <w:p w:rsidR="005155B3" w:rsidRDefault="005155B3" w:rsidP="005155B3">
      <w:r>
        <w:rPr>
          <w:noProof/>
        </w:rPr>
        <w:drawing>
          <wp:anchor distT="0" distB="0" distL="114300" distR="114300" simplePos="0" relativeHeight="252035072" behindDoc="0" locked="0" layoutInCell="1" allowOverlap="1">
            <wp:simplePos x="0" y="0"/>
            <wp:positionH relativeFrom="margin">
              <wp:align>center</wp:align>
            </wp:positionH>
            <wp:positionV relativeFrom="paragraph">
              <wp:posOffset>890551</wp:posOffset>
            </wp:positionV>
            <wp:extent cx="3381154" cy="4375247"/>
            <wp:effectExtent l="0" t="0" r="0" b="635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81154" cy="4375247"/>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Ceci est fait pour chaque SS généré par les deux logiciels. Cet algorithme fonctionne avec n’importe quel logiciel fournissant une ou des SS sous forme de chaine de caractère ou sous forme de liste de paires de bases. La figure suivante illustre cet algorithme </w:t>
      </w: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5155B3" w:rsidRDefault="005155B3" w:rsidP="005155B3">
      <w:pPr>
        <w:jc w:val="center"/>
      </w:pPr>
    </w:p>
    <w:p w:rsidR="00972684" w:rsidRDefault="00972684" w:rsidP="005155B3">
      <w:pPr>
        <w:jc w:val="center"/>
      </w:pPr>
    </w:p>
    <w:p w:rsidR="00972684" w:rsidRDefault="00972684" w:rsidP="005155B3">
      <w:pPr>
        <w:jc w:val="center"/>
      </w:pPr>
    </w:p>
    <w:p w:rsidR="005155B3" w:rsidRDefault="005155B3" w:rsidP="005155B3">
      <w:pPr>
        <w:jc w:val="center"/>
      </w:pPr>
    </w:p>
    <w:p w:rsidR="000C5282" w:rsidRPr="000C5282" w:rsidRDefault="005155B3" w:rsidP="00C5544B">
      <w:pPr>
        <w:pStyle w:val="Figure"/>
        <w:ind w:left="1134" w:hanging="1134"/>
        <w:rPr>
          <w:vanish/>
          <w:specVanish/>
        </w:rPr>
      </w:pPr>
      <w:bookmarkStart w:id="122" w:name="_Toc521087471"/>
      <w:r w:rsidRPr="005155B3">
        <w:t xml:space="preserve">Illustration de l’algorithme d’identification des sous-structures. </w:t>
      </w:r>
    </w:p>
    <w:p w:rsidR="005155B3" w:rsidRDefault="005155B3" w:rsidP="000C5282">
      <w:pPr>
        <w:pStyle w:val="Figure2"/>
      </w:pPr>
      <w:r w:rsidRPr="005155B3">
        <w:t xml:space="preserve">Pour faire </w:t>
      </w:r>
      <w:r w:rsidR="000C5282">
        <w:t>s</w:t>
      </w:r>
      <w:r w:rsidRPr="005155B3">
        <w:t>es prédiction</w:t>
      </w:r>
      <w:r>
        <w:t>s</w:t>
      </w:r>
      <w:r w:rsidRPr="005155B3">
        <w:t xml:space="preserve"> cette fonction à besoin d’une base de données donnant la réactivité des sous-structures</w:t>
      </w:r>
      <w:r w:rsidR="000C5282">
        <w:t xml:space="preserve"> ( un tuple : identifiant / valeur )</w:t>
      </w:r>
      <w:r w:rsidRPr="005155B3">
        <w:t>.</w:t>
      </w:r>
      <w:bookmarkEnd w:id="122"/>
      <w:r>
        <w:br w:type="page"/>
      </w:r>
    </w:p>
    <w:p w:rsidR="00EF2B88" w:rsidRPr="00EF2B88" w:rsidRDefault="007476FB" w:rsidP="00EF2B88">
      <w:pPr>
        <w:pStyle w:val="Heading3"/>
      </w:pPr>
      <w:bookmarkStart w:id="123" w:name="_Toc502671854"/>
      <w:r>
        <w:lastRenderedPageBreak/>
        <w:t>Retirer</w:t>
      </w:r>
      <w:r w:rsidR="00A11CE0">
        <w:t xml:space="preserve"> les ARN </w:t>
      </w:r>
      <w:r w:rsidR="00F00036">
        <w:t>difficiles</w:t>
      </w:r>
      <w:r w:rsidR="00A11CE0">
        <w:t xml:space="preserve"> à prédire</w:t>
      </w:r>
      <w:r w:rsidR="00D72BEE">
        <w:t xml:space="preserve"> pour mieux apprendre</w:t>
      </w:r>
      <w:bookmarkEnd w:id="123"/>
    </w:p>
    <w:p w:rsidR="007476FB" w:rsidRDefault="007476FB" w:rsidP="00B24D03">
      <w:pPr>
        <w:pStyle w:val="Paragraphesuite"/>
      </w:pPr>
      <w:r>
        <w:t xml:space="preserve">Après la première analyse de mon prédicteur, les ARN </w:t>
      </w:r>
      <w:r w:rsidR="009C066D">
        <w:t>dont le</w:t>
      </w:r>
      <w:r>
        <w:t xml:space="preserve"> score de prédiction moyen bas était systématiquement des ARN ayant un contenu en adénine ou un score de réactivité moyen élevé</w:t>
      </w:r>
      <w:r w:rsidR="00B24D03">
        <w:t xml:space="preserve">. </w:t>
      </w:r>
      <w:r w:rsidR="009C066D">
        <w:t xml:space="preserve">Pour vérifier cette hypothèse, plusieurs ensembles de données ont été généré. </w:t>
      </w:r>
    </w:p>
    <w:p w:rsidR="009C066D" w:rsidRDefault="009C066D" w:rsidP="00B24D03">
      <w:pPr>
        <w:pStyle w:val="Paragraphesuite"/>
      </w:pPr>
      <w:r>
        <w:t>Différents seuils ont été testés. Ces paramètres sont : le</w:t>
      </w:r>
      <w:r w:rsidR="007476FB">
        <w:t xml:space="preserve"> score de réactivité moyen</w:t>
      </w:r>
      <w:r>
        <w:t>,</w:t>
      </w:r>
      <w:r w:rsidR="007476FB">
        <w:t xml:space="preserve"> </w:t>
      </w:r>
      <w:r>
        <w:t>une</w:t>
      </w:r>
      <w:r w:rsidR="007476FB">
        <w:t xml:space="preserve"> valeur nommée «</w:t>
      </w:r>
      <w:r>
        <w:t> </w:t>
      </w:r>
      <w:r w:rsidR="007476FB" w:rsidRPr="009C066D">
        <w:rPr>
          <w:i/>
        </w:rPr>
        <w:t>signal to noise</w:t>
      </w:r>
      <w:r>
        <w:rPr>
          <w:i/>
        </w:rPr>
        <w:t> </w:t>
      </w:r>
      <w:r w:rsidR="007476FB">
        <w:t>»</w:t>
      </w:r>
      <w:r>
        <w:t>, fournie avec chaque ARN sondés</w:t>
      </w:r>
      <w:r w:rsidR="007476FB">
        <w:t xml:space="preserve"> et la diversité d’ensemble des SS des ARN.</w:t>
      </w:r>
      <w:r>
        <w:t xml:space="preserve"> Le paramètre : proportion en adénine a été fixé à au plus 50%. Tout cela dans le but de réduire le bruit apporté par l’incertitude au niveau de l’expérience de sondage chimique et de la prédiction des structures secondaires.</w:t>
      </w:r>
    </w:p>
    <w:p w:rsidR="009C066D" w:rsidRDefault="009C066D" w:rsidP="00972684">
      <w:pPr>
        <w:pStyle w:val="Paragraphesuite"/>
      </w:pPr>
      <w:r>
        <w:t>Pour comparer la valeur prédictive anticipée des différents ensembles de données crées à partir des seuils sur ces paramètres, une formule ayant comme caractéristique de donner un résultat bas lorsque l’ensemble séparent bien les sous-structures a été utilisée. Chaque sous-structure de chaque ARN est pris en compte. Dit autrement, les paramètres ont été optimisés sur leur pouvoir à séparer les sous-structure en deux groupes, les sous-structures réactives et celles qui ne sont pas. La formule est expliquée plus loin.</w:t>
      </w:r>
    </w:p>
    <w:p w:rsidR="009C066D" w:rsidRPr="005155B3" w:rsidRDefault="00DA3EF8" w:rsidP="009C066D">
      <w:pPr>
        <w:pStyle w:val="Paragraphesuite"/>
        <w:sectPr w:rsidR="009C066D" w:rsidRPr="005155B3" w:rsidSect="009C066D">
          <w:pgSz w:w="12240" w:h="15840"/>
          <w:pgMar w:top="2275" w:right="1701" w:bottom="1701" w:left="2275" w:header="1411" w:footer="706" w:gutter="0"/>
          <w:cols w:space="708"/>
          <w:titlePg/>
          <w:docGrid w:linePitch="326"/>
        </w:sectPr>
      </w:pPr>
      <w:r w:rsidRPr="005155B3">
        <w:t xml:space="preserve">Les prochaines </w:t>
      </w:r>
      <w:r w:rsidR="009C066D" w:rsidRPr="005155B3">
        <w:t>figures</w:t>
      </w:r>
      <w:r w:rsidRPr="005155B3">
        <w:t xml:space="preserve"> </w:t>
      </w:r>
      <w:r w:rsidR="009C066D" w:rsidRPr="005155B3">
        <w:t>donnent la distribution</w:t>
      </w:r>
      <w:r w:rsidRPr="005155B3">
        <w:t xml:space="preserve"> </w:t>
      </w:r>
      <w:r w:rsidR="009C066D" w:rsidRPr="005155B3">
        <w:t>de :</w:t>
      </w:r>
    </w:p>
    <w:p w:rsidR="009C066D" w:rsidRPr="005155B3" w:rsidRDefault="009C066D" w:rsidP="00972684">
      <w:pPr>
        <w:pStyle w:val="Paragraphe"/>
        <w:numPr>
          <w:ilvl w:val="0"/>
          <w:numId w:val="46"/>
        </w:numPr>
      </w:pPr>
      <w:r w:rsidRPr="005155B3">
        <w:t>La diversité d’ensemble (figure 1</w:t>
      </w:r>
      <w:r w:rsidR="005155B3">
        <w:t>4</w:t>
      </w:r>
      <w:r w:rsidRPr="005155B3">
        <w:t>)</w:t>
      </w:r>
    </w:p>
    <w:p w:rsidR="009C066D" w:rsidRPr="005155B3" w:rsidRDefault="009C066D" w:rsidP="00972684">
      <w:pPr>
        <w:pStyle w:val="Paragraphe"/>
        <w:numPr>
          <w:ilvl w:val="0"/>
          <w:numId w:val="46"/>
        </w:numPr>
      </w:pPr>
      <w:r w:rsidRPr="005155B3">
        <w:t>L</w:t>
      </w:r>
      <w:r w:rsidR="00DA3EF8" w:rsidRPr="005155B3">
        <w:t xml:space="preserve">a réactivité moyenne </w:t>
      </w:r>
      <w:r w:rsidRPr="005155B3">
        <w:t>(figure 1</w:t>
      </w:r>
      <w:r w:rsidR="005155B3">
        <w:t>5</w:t>
      </w:r>
      <w:r w:rsidRPr="005155B3">
        <w:t>)</w:t>
      </w:r>
    </w:p>
    <w:p w:rsidR="009C066D" w:rsidRPr="005155B3" w:rsidRDefault="009C066D" w:rsidP="00972684">
      <w:pPr>
        <w:pStyle w:val="Paragraphe"/>
        <w:numPr>
          <w:ilvl w:val="0"/>
          <w:numId w:val="46"/>
        </w:numPr>
        <w:tabs>
          <w:tab w:val="left" w:pos="270"/>
        </w:tabs>
      </w:pPr>
      <w:r w:rsidRPr="005155B3">
        <w:t>L</w:t>
      </w:r>
      <w:r w:rsidR="00DA3EF8" w:rsidRPr="005155B3">
        <w:t xml:space="preserve">e « </w:t>
      </w:r>
      <w:r w:rsidR="00DA3EF8" w:rsidRPr="005155B3">
        <w:rPr>
          <w:i/>
        </w:rPr>
        <w:t>signal to noise</w:t>
      </w:r>
      <w:r w:rsidR="00DA3EF8" w:rsidRPr="005155B3">
        <w:t xml:space="preserve"> »</w:t>
      </w:r>
      <w:r w:rsidRPr="005155B3">
        <w:t xml:space="preserve"> (figure 1</w:t>
      </w:r>
      <w:r w:rsidR="005155B3">
        <w:t>6</w:t>
      </w:r>
      <w:r w:rsidRPr="005155B3">
        <w:t>)</w:t>
      </w:r>
      <w:r w:rsidR="00DA3EF8" w:rsidRPr="005155B3">
        <w:t xml:space="preserve"> </w:t>
      </w:r>
    </w:p>
    <w:p w:rsidR="00972684" w:rsidRDefault="00972684" w:rsidP="009C066D">
      <w:pPr>
        <w:pStyle w:val="Paragraphe"/>
        <w:ind w:left="720" w:firstLine="0"/>
        <w:sectPr w:rsidR="00972684" w:rsidSect="00972684">
          <w:type w:val="continuous"/>
          <w:pgSz w:w="12240" w:h="15840"/>
          <w:pgMar w:top="2275" w:right="1701" w:bottom="1701" w:left="2275" w:header="1411" w:footer="706" w:gutter="0"/>
          <w:cols w:space="708"/>
          <w:titlePg/>
          <w:docGrid w:linePitch="326"/>
        </w:sectPr>
      </w:pPr>
    </w:p>
    <w:p w:rsidR="009C066D" w:rsidRDefault="009C066D" w:rsidP="009C066D">
      <w:pPr>
        <w:pStyle w:val="Paragraphesuite"/>
      </w:pPr>
      <w:r>
        <w:rPr>
          <w:noProof/>
        </w:rPr>
        <w:lastRenderedPageBreak/>
        <w:drawing>
          <wp:inline distT="0" distB="0" distL="0" distR="0">
            <wp:extent cx="5509471" cy="3343702"/>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7314" cy="3360600"/>
                    </a:xfrm>
                    <a:prstGeom prst="rect">
                      <a:avLst/>
                    </a:prstGeom>
                    <a:noFill/>
                    <a:ln>
                      <a:noFill/>
                    </a:ln>
                  </pic:spPr>
                </pic:pic>
              </a:graphicData>
            </a:graphic>
          </wp:inline>
        </w:drawing>
      </w:r>
    </w:p>
    <w:p w:rsidR="00972684" w:rsidRPr="00972684" w:rsidRDefault="009C066D" w:rsidP="002566C6">
      <w:pPr>
        <w:pStyle w:val="Figure"/>
        <w:ind w:left="1134" w:hanging="1134"/>
        <w:rPr>
          <w:vanish/>
          <w:specVanish/>
        </w:rPr>
      </w:pPr>
      <w:bookmarkStart w:id="124" w:name="_Toc521087472"/>
      <w:r w:rsidRPr="009C066D">
        <w:t>La distribution de la diversité d’ensemble de 1000 ARN provenant de la RMDB.</w:t>
      </w:r>
      <w:bookmarkEnd w:id="124"/>
      <w:r>
        <w:t xml:space="preserve"> </w:t>
      </w:r>
    </w:p>
    <w:p w:rsidR="009C066D" w:rsidRDefault="00972684" w:rsidP="00972684">
      <w:pPr>
        <w:pStyle w:val="Figure2"/>
      </w:pPr>
      <w:r>
        <w:t xml:space="preserve"> </w:t>
      </w:r>
      <w:r w:rsidR="009C066D">
        <w:t>En abscisse, les valeurs de la diversité d’ensemble se situe entre 0 et 20. Une valeur basse signifie que toutes les structures sous-optimale ressemblent à la structure secondaire optimale, la MFE. En ordonnée, 1000 ARN ont été classés en ordre croissant.</w:t>
      </w:r>
    </w:p>
    <w:p w:rsidR="005155B3" w:rsidRPr="005155B3" w:rsidRDefault="005155B3" w:rsidP="005155B3">
      <w:pPr>
        <w:pStyle w:val="Paragraphesuite"/>
      </w:pPr>
      <w:r>
        <w:t>Puisque seule la structure secondaire d’énergie minimale a été étudié, il est important qu’elle reflète bien la structure de l’ARN. Pour augmenter les chances que la structure de minimum d’énergie soit la bonne, un seuil a été placé sur la diversité d’ensemble (DE). Tous les ARN ayant une DE inf</w:t>
      </w:r>
      <w:bookmarkStart w:id="125" w:name="_GoBack"/>
      <w:bookmarkEnd w:id="125"/>
      <w:r>
        <w:t>érieure au paramètre testé à chaque itération ont été repliés et analysés.</w:t>
      </w:r>
    </w:p>
    <w:p w:rsidR="009C066D" w:rsidRDefault="009C066D" w:rsidP="009C066D">
      <w:pPr>
        <w:pStyle w:val="Paragraphesuite"/>
        <w:jc w:val="center"/>
      </w:pPr>
      <w:r>
        <w:rPr>
          <w:noProof/>
        </w:rPr>
        <w:lastRenderedPageBreak/>
        <w:drawing>
          <wp:inline distT="0" distB="0" distL="0" distR="0">
            <wp:extent cx="4522662" cy="2707574"/>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41613" cy="2718919"/>
                    </a:xfrm>
                    <a:prstGeom prst="rect">
                      <a:avLst/>
                    </a:prstGeom>
                    <a:noFill/>
                    <a:ln>
                      <a:noFill/>
                    </a:ln>
                  </pic:spPr>
                </pic:pic>
              </a:graphicData>
            </a:graphic>
          </wp:inline>
        </w:drawing>
      </w:r>
    </w:p>
    <w:p w:rsidR="00972684" w:rsidRPr="00972684" w:rsidRDefault="009C066D" w:rsidP="002566C6">
      <w:pPr>
        <w:pStyle w:val="Figure"/>
        <w:ind w:left="1134" w:hanging="1134"/>
        <w:rPr>
          <w:vanish/>
          <w:specVanish/>
        </w:rPr>
      </w:pPr>
      <w:bookmarkStart w:id="126" w:name="_Toc521087473"/>
      <w:r w:rsidRPr="009C066D">
        <w:t xml:space="preserve">La distribution de la </w:t>
      </w:r>
      <w:r>
        <w:t>réactivité moyenne</w:t>
      </w:r>
      <w:r w:rsidRPr="009C066D">
        <w:t xml:space="preserve"> de </w:t>
      </w:r>
      <w:r>
        <w:t>2500</w:t>
      </w:r>
      <w:r w:rsidRPr="009C066D">
        <w:t xml:space="preserve"> ARN provenant de la RMDB.</w:t>
      </w:r>
      <w:bookmarkEnd w:id="126"/>
    </w:p>
    <w:p w:rsidR="009C066D" w:rsidRDefault="009C066D" w:rsidP="00972684">
      <w:pPr>
        <w:pStyle w:val="Figure2"/>
      </w:pPr>
      <w:r>
        <w:t xml:space="preserve"> En abscisse, les valeurs du score de réactivité moyen situe entre -1.5 et 4. Ces valeurs sont normalisées sur une structure connues ajouté à la séquence. En ordonnée, près de 2500 ARN ont été classés en ordre croissant.</w:t>
      </w:r>
    </w:p>
    <w:p w:rsidR="009C066D" w:rsidRPr="009C066D" w:rsidRDefault="009C066D" w:rsidP="009C066D">
      <w:pPr>
        <w:pStyle w:val="Paragraphesuite"/>
        <w:jc w:val="center"/>
      </w:pPr>
      <w:r>
        <w:rPr>
          <w:noProof/>
        </w:rPr>
        <w:drawing>
          <wp:inline distT="0" distB="0" distL="0" distR="0">
            <wp:extent cx="3486150" cy="2397466"/>
            <wp:effectExtent l="0" t="0" r="0" b="317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27004" cy="2425562"/>
                    </a:xfrm>
                    <a:prstGeom prst="rect">
                      <a:avLst/>
                    </a:prstGeom>
                    <a:noFill/>
                    <a:ln>
                      <a:noFill/>
                    </a:ln>
                  </pic:spPr>
                </pic:pic>
              </a:graphicData>
            </a:graphic>
          </wp:inline>
        </w:drawing>
      </w:r>
    </w:p>
    <w:p w:rsidR="00972684" w:rsidRPr="00972684" w:rsidRDefault="009C066D" w:rsidP="002566C6">
      <w:pPr>
        <w:pStyle w:val="Figure"/>
        <w:ind w:left="1134" w:hanging="1134"/>
        <w:rPr>
          <w:vanish/>
          <w:specVanish/>
        </w:rPr>
      </w:pPr>
      <w:bookmarkStart w:id="127" w:name="_Toc521087474"/>
      <w:r w:rsidRPr="009C066D">
        <w:t>La distribution d</w:t>
      </w:r>
      <w:r>
        <w:t xml:space="preserve">u « </w:t>
      </w:r>
      <w:r w:rsidRPr="009C066D">
        <w:rPr>
          <w:i/>
        </w:rPr>
        <w:t>signal to noise</w:t>
      </w:r>
      <w:r>
        <w:t xml:space="preserve"> » </w:t>
      </w:r>
      <w:r w:rsidRPr="009C066D">
        <w:t xml:space="preserve">de </w:t>
      </w:r>
      <w:r>
        <w:t>2500</w:t>
      </w:r>
      <w:r w:rsidRPr="009C066D">
        <w:t xml:space="preserve"> ARN provenant de la RMDB.</w:t>
      </w:r>
      <w:bookmarkEnd w:id="127"/>
      <w:r>
        <w:t xml:space="preserve"> </w:t>
      </w:r>
    </w:p>
    <w:p w:rsidR="009C066D" w:rsidRDefault="00972684" w:rsidP="00972684">
      <w:pPr>
        <w:pStyle w:val="Figure2"/>
      </w:pPr>
      <w:r>
        <w:t xml:space="preserve"> </w:t>
      </w:r>
      <w:r w:rsidR="009C066D">
        <w:t xml:space="preserve">En abscisse, les valeurs du score de réactivité moyen </w:t>
      </w:r>
      <w:proofErr w:type="gramStart"/>
      <w:r w:rsidR="009C066D">
        <w:t>situe</w:t>
      </w:r>
      <w:proofErr w:type="gramEnd"/>
      <w:r w:rsidR="009C066D">
        <w:t xml:space="preserve"> entre 0 et 25. Une valeur au-dessus de 1 est considéré comme bonne. Plus la valeur est basse moins le signal est fort en comparaison à l’erreur. En ordonnée, près de 500 ARN ont été classés en ordre croissant.</w:t>
      </w:r>
    </w:p>
    <w:p w:rsidR="009C066D" w:rsidRDefault="009C066D" w:rsidP="009C066D">
      <w:pPr>
        <w:pStyle w:val="Heading3"/>
      </w:pPr>
      <w:r>
        <w:lastRenderedPageBreak/>
        <w:t>L’équation à optimiser</w:t>
      </w:r>
    </w:p>
    <w:p w:rsidR="009C066D" w:rsidRDefault="009C066D" w:rsidP="009C066D">
      <w:pPr>
        <w:pStyle w:val="Paragraphe"/>
      </w:pPr>
      <w:r>
        <w:t xml:space="preserve">La prochaine section présente une équation utilisée pour mesurer le pouvoir d’un ensemble de paramètre à classer la réactivité des nucléotides. </w:t>
      </w:r>
    </w:p>
    <w:p w:rsidR="009C066D" w:rsidRDefault="009C066D" w:rsidP="009C066D">
      <w:pPr>
        <w:pStyle w:val="Paragraphesuite"/>
      </w:pPr>
      <w:r>
        <w:t xml:space="preserve">L’ensemble de paramètres est utilisé pour générer un ensemble d’ARN. Les nucléotides de ces ARN sont classés en trois catégories : </w:t>
      </w:r>
    </w:p>
    <w:p w:rsidR="009C066D" w:rsidRPr="009C066D" w:rsidRDefault="009C066D" w:rsidP="009C066D">
      <w:pPr>
        <w:pStyle w:val="Tableau"/>
      </w:pPr>
      <w:bookmarkStart w:id="128" w:name="_Toc521087449"/>
      <w:r>
        <w:t>Catégories de nucléotides en fonction de leur réactivité</w:t>
      </w:r>
      <w:bookmarkEnd w:id="128"/>
    </w:p>
    <w:tbl>
      <w:tblPr>
        <w:tblStyle w:val="ListTable1Light-Accent5"/>
        <w:tblW w:w="0" w:type="auto"/>
        <w:tblLook w:val="04A0" w:firstRow="1" w:lastRow="0" w:firstColumn="1" w:lastColumn="0" w:noHBand="0" w:noVBand="1"/>
      </w:tblPr>
      <w:tblGrid>
        <w:gridCol w:w="4410"/>
        <w:gridCol w:w="2460"/>
        <w:gridCol w:w="928"/>
      </w:tblGrid>
      <w:tr w:rsidR="009C066D" w:rsidTr="009C0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threeDEmboss" w:sz="24" w:space="0" w:color="FFFFFF" w:themeColor="background1"/>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basse</w:t>
            </w:r>
            <w:r>
              <w:rPr>
                <w:b w:val="0"/>
              </w:rPr>
              <w:t>s</w:t>
            </w:r>
            <w:r w:rsidRPr="009C066D">
              <w:rPr>
                <w:b w:val="0"/>
              </w:rPr>
              <w:t xml:space="preserve"> réactivité</w:t>
            </w:r>
            <w:r>
              <w:rPr>
                <w:b w:val="0"/>
              </w:rPr>
              <w:t>s</w:t>
            </w:r>
          </w:p>
        </w:tc>
        <w:tc>
          <w:tcPr>
            <w:tcW w:w="2460" w:type="dxa"/>
            <w:tcBorders>
              <w:top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R</w:t>
            </w:r>
            <w:r w:rsidRPr="009C066D">
              <w:rPr>
                <w:b w:val="0"/>
              </w:rPr>
              <w:t>éactivité &lt; 0,5</w:t>
            </w:r>
          </w:p>
        </w:tc>
        <w:tc>
          <w:tcPr>
            <w:tcW w:w="928" w:type="dxa"/>
            <w:tcBorders>
              <w:top w:val="threeDEmboss" w:sz="24" w:space="0" w:color="FFFFFF" w:themeColor="background1"/>
              <w:right w:val="threeDEmboss" w:sz="24" w:space="0" w:color="FFFFFF" w:themeColor="background1"/>
            </w:tcBorders>
          </w:tcPr>
          <w:p w:rsidR="009C066D" w:rsidRPr="009C066D" w:rsidRDefault="009C066D" w:rsidP="009C066D">
            <w:pPr>
              <w:pStyle w:val="Paragraphe"/>
              <w:ind w:firstLine="0"/>
              <w:jc w:val="left"/>
              <w:cnfStyle w:val="100000000000" w:firstRow="1" w:lastRow="0" w:firstColumn="0" w:lastColumn="0" w:oddVBand="0" w:evenVBand="0" w:oddHBand="0" w:evenHBand="0" w:firstRowFirstColumn="0" w:firstRowLastColumn="0" w:lastRowFirstColumn="0" w:lastRowLastColumn="0"/>
              <w:rPr>
                <w:b w:val="0"/>
              </w:rPr>
            </w:pPr>
            <w:r>
              <w:rPr>
                <w:b w:val="0"/>
              </w:rPr>
              <w:t>Low</w:t>
            </w:r>
          </w:p>
        </w:tc>
      </w:tr>
      <w:tr w:rsidR="009C066D" w:rsidTr="009C0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moyennes réactivités</w:t>
            </w:r>
          </w:p>
        </w:tc>
        <w:tc>
          <w:tcPr>
            <w:tcW w:w="2460" w:type="dxa"/>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r>
              <w:t>0.5 &lt; Réactivité &lt; 1.5</w:t>
            </w:r>
          </w:p>
        </w:tc>
        <w:tc>
          <w:tcPr>
            <w:tcW w:w="928" w:type="dxa"/>
            <w:tcBorders>
              <w:right w:val="threeDEmboss" w:sz="24" w:space="0" w:color="FFFFFF" w:themeColor="background1"/>
            </w:tcBorders>
          </w:tcPr>
          <w:p w:rsidR="009C066D" w:rsidRDefault="009C066D" w:rsidP="009C066D">
            <w:pPr>
              <w:pStyle w:val="Paragraphe"/>
              <w:ind w:firstLine="0"/>
              <w:jc w:val="left"/>
              <w:cnfStyle w:val="000000100000" w:firstRow="0" w:lastRow="0" w:firstColumn="0" w:lastColumn="0" w:oddVBand="0" w:evenVBand="0" w:oddHBand="1" w:evenHBand="0" w:firstRowFirstColumn="0" w:firstRowLastColumn="0" w:lastRowFirstColumn="0" w:lastRowLastColumn="0"/>
            </w:pPr>
            <w:proofErr w:type="spellStart"/>
            <w:r>
              <w:t>Bg</w:t>
            </w:r>
            <w:proofErr w:type="spellEnd"/>
          </w:p>
        </w:tc>
      </w:tr>
      <w:tr w:rsidR="009C066D" w:rsidTr="009C066D">
        <w:tc>
          <w:tcPr>
            <w:cnfStyle w:val="001000000000" w:firstRow="0" w:lastRow="0" w:firstColumn="1" w:lastColumn="0" w:oddVBand="0" w:evenVBand="0" w:oddHBand="0" w:evenHBand="0" w:firstRowFirstColumn="0" w:firstRowLastColumn="0" w:lastRowFirstColumn="0" w:lastRowLastColumn="0"/>
            <w:tcW w:w="4410" w:type="dxa"/>
            <w:tcBorders>
              <w:left w:val="threeDEmboss" w:sz="24" w:space="0" w:color="FFFFFF" w:themeColor="background1"/>
              <w:bottom w:val="threeDEmboss" w:sz="24" w:space="0" w:color="FFFFFF" w:themeColor="background1"/>
            </w:tcBorders>
          </w:tcPr>
          <w:p w:rsidR="009C066D" w:rsidRPr="009C066D" w:rsidRDefault="009C066D" w:rsidP="009C066D">
            <w:pPr>
              <w:pStyle w:val="Paragraphe"/>
              <w:ind w:left="187" w:firstLine="0"/>
              <w:rPr>
                <w:b w:val="0"/>
              </w:rPr>
            </w:pPr>
            <w:r w:rsidRPr="009C066D">
              <w:rPr>
                <w:b w:val="0"/>
              </w:rPr>
              <w:t>Les nucléotides de hautes réactivités</w:t>
            </w:r>
          </w:p>
        </w:tc>
        <w:tc>
          <w:tcPr>
            <w:tcW w:w="2460" w:type="dxa"/>
            <w:tcBorders>
              <w:bottom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1.5 &lt; Réactivité</w:t>
            </w:r>
          </w:p>
        </w:tc>
        <w:tc>
          <w:tcPr>
            <w:tcW w:w="928" w:type="dxa"/>
            <w:tcBorders>
              <w:bottom w:val="threeDEmboss" w:sz="24" w:space="0" w:color="FFFFFF" w:themeColor="background1"/>
              <w:right w:val="threeDEmboss" w:sz="24" w:space="0" w:color="FFFFFF" w:themeColor="background1"/>
            </w:tcBorders>
          </w:tcPr>
          <w:p w:rsidR="009C066D" w:rsidRDefault="009C066D" w:rsidP="009C066D">
            <w:pPr>
              <w:pStyle w:val="Paragraphe"/>
              <w:ind w:firstLine="0"/>
              <w:jc w:val="left"/>
              <w:cnfStyle w:val="000000000000" w:firstRow="0" w:lastRow="0" w:firstColumn="0" w:lastColumn="0" w:oddVBand="0" w:evenVBand="0" w:oddHBand="0" w:evenHBand="0" w:firstRowFirstColumn="0" w:firstRowLastColumn="0" w:lastRowFirstColumn="0" w:lastRowLastColumn="0"/>
            </w:pPr>
            <w:r>
              <w:t>Hi</w:t>
            </w:r>
          </w:p>
        </w:tc>
      </w:tr>
    </w:tbl>
    <w:p w:rsidR="009C066D" w:rsidRPr="009C066D" w:rsidRDefault="009C066D" w:rsidP="009C066D">
      <w:pPr>
        <w:pStyle w:val="Paragraphe"/>
      </w:pPr>
    </w:p>
    <w:p w:rsidR="009C066D" w:rsidRDefault="009C066D" w:rsidP="009C066D">
      <w:pPr>
        <w:pStyle w:val="Heading4"/>
      </w:pPr>
      <w:r>
        <w:t>Explication de l’équation</w:t>
      </w:r>
    </w:p>
    <w:p w:rsidR="009C066D" w:rsidRDefault="009C066D" w:rsidP="009C066D">
      <w:pPr>
        <w:pStyle w:val="Paragraphesuite"/>
      </w:pPr>
      <w:r>
        <w:t>Les sous-structure (</w:t>
      </w:r>
      <w:r w:rsidR="00972684">
        <w:t>S</w:t>
      </w:r>
      <w:r>
        <w:t>-</w:t>
      </w:r>
      <w:r w:rsidR="00972684">
        <w:t>S</w:t>
      </w:r>
      <w:r>
        <w:t>) sont compilées dans une base de données en prenant en compte la position du nucléotide d’intérêt et sa réactivité classé dans l’une des catégories du tableau ci-dessus. L’occurrence des sous-structures (</w:t>
      </w:r>
      <w:r w:rsidR="005155B3">
        <w:t>S-S</w:t>
      </w:r>
      <w:r>
        <w:t xml:space="preserve">) est comptée par catégorie. Les nucléotides ayant une réactivité élevée sont désigné par : </w:t>
      </w:r>
      <w:proofErr w:type="spellStart"/>
      <w:r>
        <w:t>o</w:t>
      </w:r>
      <w:r>
        <w:rPr>
          <w:vertAlign w:val="subscript"/>
        </w:rPr>
        <w:t>Hi</w:t>
      </w:r>
      <w:proofErr w:type="spellEnd"/>
      <w:r>
        <w:t xml:space="preserve">(s-s), tandis que ceux ayant une réactivité basse sont désigné par : </w:t>
      </w:r>
      <w:proofErr w:type="spellStart"/>
      <w:r>
        <w:t>o</w:t>
      </w:r>
      <w:r>
        <w:rPr>
          <w:vertAlign w:val="subscript"/>
        </w:rPr>
        <w:t>Low</w:t>
      </w:r>
      <w:proofErr w:type="spellEnd"/>
      <w:r>
        <w:t xml:space="preserve">(s-s). </w:t>
      </w:r>
    </w:p>
    <w:p w:rsidR="005155B3" w:rsidRDefault="009C066D" w:rsidP="009C066D">
      <w:pPr>
        <w:pStyle w:val="Paragraphesuite"/>
      </w:pPr>
      <w:r>
        <w:t>La différence entre l’occurrence des sous-structures élevés (</w:t>
      </w:r>
      <w:proofErr w:type="spellStart"/>
      <w:r>
        <w:t>o</w:t>
      </w:r>
      <w:r>
        <w:rPr>
          <w:vertAlign w:val="subscript"/>
        </w:rPr>
        <w:t>Hi</w:t>
      </w:r>
      <w:proofErr w:type="spellEnd"/>
      <w:r>
        <w:t>(s-s)) et basses</w:t>
      </w:r>
      <w:r>
        <w:br/>
      </w:r>
      <w:r w:rsidR="005155B3">
        <w:t>(</w:t>
      </w:r>
      <w:proofErr w:type="spellStart"/>
      <w:r>
        <w:t>o</w:t>
      </w:r>
      <w:r>
        <w:rPr>
          <w:vertAlign w:val="subscript"/>
        </w:rPr>
        <w:t>Low</w:t>
      </w:r>
      <w:proofErr w:type="spellEnd"/>
      <w:r>
        <w:t>(s-s)</w:t>
      </w:r>
      <w:r w:rsidR="005155B3">
        <w:t>)</w:t>
      </w:r>
      <w:r>
        <w:t xml:space="preserve"> est calculée et elle est divisée par la somme des deux occurrences. À partir d’ici les nucléotides d’une sous-structure ayant que des valeurs élevées obtien</w:t>
      </w:r>
      <w:r w:rsidR="005155B3">
        <w:t>nent</w:t>
      </w:r>
      <w:r>
        <w:t xml:space="preserve"> une valeur de 1, tandis que les nucléotides d’une sous-structure ayant que des valeurs basses obtient une valeur de -1. </w:t>
      </w:r>
      <w:r w:rsidR="005155B3">
        <w:t>Toutes les valeurs intermédiaires sont possibles. Dans les figures représentant le pouvoir discriminant théorique des ensembles de données des pages suivantes, les points représentent cette valeur.</w:t>
      </w:r>
    </w:p>
    <w:p w:rsidR="009C066D" w:rsidRDefault="009C066D" w:rsidP="009C066D">
      <w:pPr>
        <w:pStyle w:val="Paragraphesuite"/>
      </w:pPr>
      <w:r>
        <w:lastRenderedPageBreak/>
        <w:t xml:space="preserve">La valeur absolue (abs) de ces valeurs est prise et on la soustrait à 1 pour qu’une sous-structure ayant </w:t>
      </w:r>
      <w:r w:rsidR="005155B3">
        <w:t>constamment</w:t>
      </w:r>
      <w:r>
        <w:t xml:space="preserve"> des valeurs de réactivité de la même catégorie </w:t>
      </w:r>
      <w:r w:rsidR="005155B3">
        <w:t>ai</w:t>
      </w:r>
      <w:r>
        <w:t xml:space="preserve"> un score de 0. Pour favoriser les basses valeurs </w:t>
      </w:r>
      <w:r w:rsidR="005155B3">
        <w:t>de façon non linéaire</w:t>
      </w:r>
      <w:r>
        <w:t xml:space="preserve">, </w:t>
      </w:r>
      <w:r w:rsidR="005155B3">
        <w:t>le carré de cette valeur est pris</w:t>
      </w:r>
      <w:r>
        <w:t xml:space="preserve">. Une démonstration de ce que donne cette dernière manipulation est faite à l’aide du tableau </w:t>
      </w:r>
      <w:r w:rsidR="005155B3">
        <w:t>IV</w:t>
      </w:r>
      <w:r>
        <w:t>.</w:t>
      </w:r>
      <w:r w:rsidR="005155B3">
        <w:t xml:space="preserve"> Voir l’explication en-dessous.</w:t>
      </w:r>
    </w:p>
    <w:p w:rsidR="009C066D" w:rsidRPr="009C066D" w:rsidRDefault="009C066D" w:rsidP="00D53208">
      <w:pPr>
        <w:pStyle w:val="Tableau"/>
        <w:ind w:left="1440"/>
      </w:pPr>
      <w:bookmarkStart w:id="129" w:name="_Toc521087450"/>
      <w:r>
        <w:t>Propriété du carré pour des valeur entre 0 et 1</w:t>
      </w:r>
      <w:bookmarkEnd w:id="129"/>
    </w:p>
    <w:tbl>
      <w:tblPr>
        <w:tblStyle w:val="GridTable1Light-Accent1"/>
        <w:tblW w:w="0" w:type="auto"/>
        <w:jc w:val="center"/>
        <w:tblLook w:val="04A0" w:firstRow="1" w:lastRow="0" w:firstColumn="1" w:lastColumn="0" w:noHBand="0" w:noVBand="1"/>
      </w:tblPr>
      <w:tblGrid>
        <w:gridCol w:w="923"/>
        <w:gridCol w:w="1843"/>
        <w:gridCol w:w="1334"/>
        <w:gridCol w:w="2254"/>
      </w:tblGrid>
      <w:tr w:rsidR="009C066D" w:rsidTr="00D532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FFFFFF" w:themeColor="background1"/>
              <w:left w:val="threeDEmboss" w:sz="24" w:space="0" w:color="FFFFFF" w:themeColor="background1"/>
            </w:tcBorders>
          </w:tcPr>
          <w:p w:rsidR="009C066D" w:rsidRDefault="009C066D" w:rsidP="00D53208">
            <w:pPr>
              <w:pStyle w:val="Paragraphesuite"/>
            </w:pPr>
            <w:r>
              <w:t>Valeur</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Valeur au carré</w:t>
            </w:r>
          </w:p>
        </w:tc>
        <w:tc>
          <w:tcPr>
            <w:tcW w:w="0" w:type="auto"/>
            <w:tcBorders>
              <w:top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w:t>
            </w:r>
          </w:p>
        </w:tc>
        <w:tc>
          <w:tcPr>
            <w:tcW w:w="0" w:type="auto"/>
            <w:tcBorders>
              <w:top w:val="threeDEmboss" w:sz="24" w:space="0" w:color="FFFFFF" w:themeColor="background1"/>
              <w:right w:val="threeDEmboss" w:sz="24" w:space="0" w:color="FFFFFF" w:themeColor="background1"/>
            </w:tcBorders>
          </w:tcPr>
          <w:p w:rsidR="009C066D" w:rsidRDefault="009C066D" w:rsidP="00D53208">
            <w:pPr>
              <w:pStyle w:val="Paragraphesuite"/>
              <w:cnfStyle w:val="100000000000" w:firstRow="1" w:lastRow="0" w:firstColumn="0" w:lastColumn="0" w:oddVBand="0" w:evenVBand="0" w:oddHBand="0" w:evenHBand="0" w:firstRowFirstColumn="0" w:firstRowLastColumn="0" w:lastRowFirstColumn="0" w:lastRowLastColumn="0"/>
            </w:pPr>
            <w:r>
              <w:t xml:space="preserve">2 </w:t>
            </w:r>
            <m:oMath>
              <m:r>
                <m:rPr>
                  <m:sty m:val="bi"/>
                </m:rPr>
                <w:rPr>
                  <w:rFonts w:ascii="Cambria Math" w:eastAsia="Cambria Math" w:hAnsi="Cambria Math" w:cs="Cambria Math"/>
                </w:rPr>
                <m:t>×</m:t>
              </m:r>
            </m:oMath>
            <w:r>
              <w:t xml:space="preserve"> Valeur au carré</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tcBorders>
            <w:vAlign w:val="center"/>
          </w:tcPr>
          <w:p w:rsidR="009C066D" w:rsidRPr="00D53208" w:rsidRDefault="009C066D" w:rsidP="00D53208">
            <w:pPr>
              <w:pStyle w:val="Paragraphesuite"/>
              <w:jc w:val="center"/>
              <w:rPr>
                <w:b w:val="0"/>
              </w:rPr>
            </w:pPr>
            <w:r w:rsidRPr="00D53208">
              <w:rPr>
                <w:b w:val="0"/>
              </w:rPr>
              <w:t>0.05</w:t>
            </w:r>
          </w:p>
        </w:tc>
        <w:tc>
          <w:tcPr>
            <w:tcW w:w="0" w:type="auto"/>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w:t>
            </w:r>
            <w:r w:rsidRPr="009C066D">
              <w:t>0025</w:t>
            </w:r>
          </w:p>
        </w:tc>
        <w:tc>
          <w:tcPr>
            <w:tcW w:w="0" w:type="auto"/>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i/>
              </w:rPr>
            </w:pPr>
            <w:r w:rsidRPr="00D53208">
              <w:rPr>
                <w:i/>
              </w:rPr>
              <w:t>0.1</w:t>
            </w:r>
          </w:p>
        </w:tc>
        <w:tc>
          <w:tcPr>
            <w:tcW w:w="0" w:type="auto"/>
            <w:tcBorders>
              <w:right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05</w:t>
            </w:r>
          </w:p>
        </w:tc>
      </w:tr>
      <w:tr w:rsidR="009C066D" w:rsidTr="00D532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FFFFFF" w:themeColor="background1"/>
              <w:bottom w:val="threeDEmboss" w:sz="24" w:space="0" w:color="FFFFFF" w:themeColor="background1"/>
            </w:tcBorders>
            <w:vAlign w:val="center"/>
          </w:tcPr>
          <w:p w:rsidR="009C066D" w:rsidRPr="00D53208" w:rsidRDefault="009C066D" w:rsidP="00D53208">
            <w:pPr>
              <w:pStyle w:val="Paragraphesuite"/>
              <w:jc w:val="center"/>
              <w:rPr>
                <w:b w:val="0"/>
                <w:i/>
              </w:rPr>
            </w:pPr>
            <w:r w:rsidRPr="00D53208">
              <w:rPr>
                <w:b w:val="0"/>
                <w:i/>
              </w:rPr>
              <w:t>0.1</w:t>
            </w:r>
          </w:p>
        </w:tc>
        <w:tc>
          <w:tcPr>
            <w:tcW w:w="0" w:type="auto"/>
            <w:tcBorders>
              <w:bottom w:val="threeDEmboss" w:sz="24" w:space="0" w:color="FFFFFF" w:themeColor="background1"/>
            </w:tcBorders>
            <w:vAlign w:val="center"/>
          </w:tcPr>
          <w:p w:rsidR="009C066D" w:rsidRPr="00D53208"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rPr>
                <w:u w:val="single"/>
              </w:rPr>
            </w:pPr>
            <w:r w:rsidRPr="00D53208">
              <w:rPr>
                <w:u w:val="single"/>
              </w:rPr>
              <w:t>0.01</w:t>
            </w:r>
          </w:p>
        </w:tc>
        <w:tc>
          <w:tcPr>
            <w:tcW w:w="0" w:type="auto"/>
            <w:tcBorders>
              <w:bottom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2</w:t>
            </w:r>
          </w:p>
        </w:tc>
        <w:tc>
          <w:tcPr>
            <w:tcW w:w="0" w:type="auto"/>
            <w:tcBorders>
              <w:bottom w:val="threeDEmboss" w:sz="24" w:space="0" w:color="FFFFFF" w:themeColor="background1"/>
              <w:right w:val="threeDEmboss" w:sz="24" w:space="0" w:color="FFFFFF" w:themeColor="background1"/>
            </w:tcBorders>
            <w:vAlign w:val="center"/>
          </w:tcPr>
          <w:p w:rsidR="009C066D" w:rsidRDefault="009C066D" w:rsidP="00D53208">
            <w:pPr>
              <w:pStyle w:val="Paragraphesuite"/>
              <w:jc w:val="center"/>
              <w:cnfStyle w:val="000000000000" w:firstRow="0" w:lastRow="0" w:firstColumn="0" w:lastColumn="0" w:oddVBand="0" w:evenVBand="0" w:oddHBand="0" w:evenHBand="0" w:firstRowFirstColumn="0" w:firstRowLastColumn="0" w:lastRowFirstColumn="0" w:lastRowLastColumn="0"/>
            </w:pPr>
            <w:r>
              <w:t>0.02</w:t>
            </w:r>
          </w:p>
        </w:tc>
      </w:tr>
    </w:tbl>
    <w:p w:rsidR="005155B3" w:rsidRDefault="00D53208" w:rsidP="00D53208">
      <w:pPr>
        <w:pStyle w:val="Paragraphesuite"/>
      </w:pPr>
      <w:r>
        <w:t>Le tableau ci-dessus montre que la somme de deux valeurs basses identiques</w:t>
      </w:r>
      <w:r w:rsidR="005155B3">
        <w:t xml:space="preserve"> (0.05)</w:t>
      </w:r>
      <w:r>
        <w:t xml:space="preserve"> mis au carrée est plus petite que le carré d’une valeur deux fois plus élevé</w:t>
      </w:r>
      <w:r w:rsidR="005155B3">
        <w:t xml:space="preserve"> (0.01)</w:t>
      </w:r>
      <w:r>
        <w:t>, tandis que leur simple somme est équivalente. Le but étant de favoriser de manière non linaire les petites valeurs.</w:t>
      </w:r>
      <w:r w:rsidR="005155B3">
        <w:t xml:space="preserve"> L’optimisation de </w:t>
      </w:r>
      <w:proofErr w:type="spellStart"/>
      <w:r w:rsidR="005155B3">
        <w:t>se</w:t>
      </w:r>
      <w:proofErr w:type="spellEnd"/>
      <w:r w:rsidR="005155B3">
        <w:t xml:space="preserve"> paramètre reste à faire. </w:t>
      </w:r>
    </w:p>
    <w:p w:rsidR="00D53208" w:rsidRPr="00D53208" w:rsidRDefault="005155B3" w:rsidP="005155B3">
      <w:pPr>
        <w:pStyle w:val="Paragraphesuite"/>
        <w:rPr>
          <w:u w:val="single"/>
        </w:rPr>
      </w:pPr>
      <w:r>
        <w:t>Il faut noter aussi que la performance d’un ensemble d’ARN à entrainer un algorithme d’apprentissage machine qui a pour tâche de prédire la réactivité chimique des nucléotides ne dépend pas seulement de ce paramètre.</w:t>
      </w:r>
    </w:p>
    <w:p w:rsidR="009C066D" w:rsidRPr="005155B3" w:rsidRDefault="005155B3" w:rsidP="005155B3">
      <w:pPr>
        <w:pStyle w:val="Paragraphe"/>
        <w:tabs>
          <w:tab w:val="right" w:pos="8190"/>
        </w:tabs>
      </w:pPr>
      <m:oMath>
        <m:r>
          <w:rPr>
            <w:rFonts w:ascii="Cambria Math" w:eastAsia="Cambria Math" w:hAnsi="Cambria Math" w:cs="Cambria Math"/>
          </w:rPr>
          <m:t>Discriminan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rPr>
                                  <m:t>1-</m:t>
                                </m:r>
                                <m:r>
                                  <w:rPr>
                                    <w:rFonts w:ascii="Cambria Math" w:hAnsi="Cambria Math"/>
                                    <w:lang w:val="en-US"/>
                                  </w:rPr>
                                  <m:t>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num>
                                      <m:den>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rPr>
                                              <m:t>s-s</m:t>
                                            </m:r>
                                          </m:e>
                                        </m:d>
                                        <m:r>
                                          <w:rPr>
                                            <w:rFonts w:ascii="Cambria Math" w:hAnsi="Cambria Math"/>
                                          </w:rPr>
                                          <m:t>+</m:t>
                                        </m:r>
                                        <m:sSub>
                                          <m:sSubPr>
                                            <m:ctrlPr>
                                              <w:rPr>
                                                <w:rFonts w:ascii="Cambria Math" w:hAnsi="Cambria Math"/>
                                                <w:lang w:val="en-US"/>
                                              </w:rPr>
                                            </m:ctrlPr>
                                          </m:sSubPr>
                                          <m:e>
                                            <m:r>
                                              <m:rPr>
                                                <m:sty m:val="p"/>
                                              </m:rPr>
                                              <w:rPr>
                                                <w:rFonts w:ascii="Cambria Math" w:hAnsi="Cambria Math"/>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rPr>
                                              <m:t>s-s</m:t>
                                            </m:r>
                                          </m:e>
                                        </m:d>
                                      </m:den>
                                    </m:f>
                                  </m:e>
                                </m:d>
                              </m:e>
                            </m:d>
                          </m:e>
                          <m:sup>
                            <m:r>
                              <w:rPr>
                                <w:rFonts w:ascii="Cambria Math" w:hAnsi="Cambria Math"/>
                              </w:rPr>
                              <m:t>2</m:t>
                            </m:r>
                          </m:sup>
                        </m:sSup>
                        <m:r>
                          <w:rPr>
                            <w:rFonts w:ascii="Cambria Math" w:hAnsi="Cambria Math"/>
                          </w:rPr>
                          <m:t xml:space="preserve">     </m:t>
                        </m:r>
                      </m:e>
                    </m:nary>
                  </m:e>
                </m:d>
              </m:num>
              <m:den>
                <m:r>
                  <w:rPr>
                    <w:rFonts w:ascii="Cambria Math" w:eastAsia="Cambria Math" w:hAnsi="Cambria Math" w:cs="Cambria Math"/>
                  </w:rPr>
                  <m:t>total</m:t>
                </m:r>
              </m:den>
            </m:f>
          </m:e>
        </m:box>
      </m:oMath>
      <w:r w:rsidRPr="005155B3">
        <w:t xml:space="preserve"> </w:t>
      </w:r>
      <w:r>
        <w:tab/>
      </w:r>
      <w:r w:rsidRPr="005155B3">
        <w:t>Équation 1</w:t>
      </w:r>
    </w:p>
    <w:p w:rsidR="00D53208" w:rsidRDefault="005155B3" w:rsidP="005155B3">
      <w:pPr>
        <w:pStyle w:val="Paragraphesuite"/>
      </w:pPr>
      <w:r>
        <w:t>Les prochaines pages sont consacrées à des figures représentant la courbe obtenue lorsqu’on classe les sous-structures par leur ratio de l’équation 1 (Valeur obtenue avant de prendre la valeur absolu). Le discriminant est placé dans l’encadré en haut à gauche. Une autre caractéristique qui indique qu’un ensemble de sous-structure performera bien, est son nombre de sous-structure, plus il est grand, meilleur seront les prédictions.</w:t>
      </w:r>
    </w:p>
    <w:p w:rsidR="005155B3" w:rsidRDefault="00972684" w:rsidP="005155B3">
      <w:pPr>
        <w:pStyle w:val="Paragraphesuite"/>
        <w:jc w:val="center"/>
        <w:rPr>
          <w:lang w:val="en-US"/>
        </w:rPr>
      </w:pPr>
      <w:r>
        <w:rPr>
          <w:noProof/>
        </w:rPr>
        <w:lastRenderedPageBreak/>
        <mc:AlternateContent>
          <mc:Choice Requires="wps">
            <w:drawing>
              <wp:anchor distT="0" distB="0" distL="114300" distR="114300" simplePos="0" relativeHeight="252039168" behindDoc="0" locked="0" layoutInCell="1" allowOverlap="1" wp14:anchorId="7755649D" wp14:editId="2201DE29">
                <wp:simplePos x="0" y="0"/>
                <wp:positionH relativeFrom="column">
                  <wp:posOffset>2446020</wp:posOffset>
                </wp:positionH>
                <wp:positionV relativeFrom="paragraph">
                  <wp:posOffset>457673</wp:posOffset>
                </wp:positionV>
                <wp:extent cx="1828800" cy="1828800"/>
                <wp:effectExtent l="0" t="0" r="0" b="7620"/>
                <wp:wrapNone/>
                <wp:docPr id="343" name="Text Box 3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895400" w:rsidRPr="00972684" w:rsidRDefault="00895400" w:rsidP="00972684">
                            <w:pPr>
                              <w:rPr>
                                <w:b/>
                                <w:sz w:val="40"/>
                                <w:szCs w:val="40"/>
                              </w:rPr>
                            </w:pPr>
                            <w:r w:rsidRPr="00972684">
                              <w:rPr>
                                <w:b/>
                                <w:sz w:val="40"/>
                                <w:szCs w:val="40"/>
                              </w:rPr>
                              <w:t>RNAsubop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55649D" id="Text Box 343" o:spid="_x0000_s1035" type="#_x0000_t202" style="position:absolute;left:0;text-align:left;margin-left:192.6pt;margin-top:36.05pt;width:2in;height:2in;z-index:25203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" filled="f" stroked="f">
                <v:textbox style="mso-fit-shape-to-text:t">
                  <w:txbxContent>
                    <w:p w:rsidR="00895400" w:rsidRPr="00972684" w:rsidRDefault="00895400" w:rsidP="00972684">
                      <w:pPr>
                        <w:rPr>
                          <w:b/>
                          <w:sz w:val="40"/>
                          <w:szCs w:val="40"/>
                        </w:rPr>
                      </w:pPr>
                      <w:r w:rsidRPr="00972684">
                        <w:rPr>
                          <w:b/>
                          <w:sz w:val="40"/>
                          <w:szCs w:val="40"/>
                        </w:rPr>
                        <w:t>RNAsubopt</w:t>
                      </w:r>
                    </w:p>
                  </w:txbxContent>
                </v:textbox>
              </v:shape>
            </w:pict>
          </mc:Fallback>
        </mc:AlternateContent>
      </w:r>
      <w:r w:rsidR="005155B3">
        <w:rPr>
          <w:noProof/>
          <w:lang w:val="en-US"/>
        </w:rPr>
        <w:drawing>
          <wp:inline distT="0" distB="0" distL="0" distR="0">
            <wp:extent cx="3732896" cy="2445488"/>
            <wp:effectExtent l="0" t="0" r="127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03376" cy="2491661"/>
                    </a:xfrm>
                    <a:prstGeom prst="rect">
                      <a:avLst/>
                    </a:prstGeom>
                    <a:noFill/>
                    <a:ln>
                      <a:noFill/>
                    </a:ln>
                  </pic:spPr>
                </pic:pic>
              </a:graphicData>
            </a:graphic>
          </wp:inline>
        </w:drawing>
      </w:r>
    </w:p>
    <w:p w:rsidR="005155B3" w:rsidRPr="005155B3" w:rsidRDefault="005155B3" w:rsidP="002566C6">
      <w:pPr>
        <w:pStyle w:val="Figure"/>
        <w:ind w:left="1276" w:hanging="1190"/>
      </w:pPr>
      <w:bookmarkStart w:id="130" w:name="_Toc521087475"/>
      <w:r w:rsidRPr="005155B3">
        <w:t>Courbe du pouvoir discriminant des sous-structure</w:t>
      </w:r>
      <w:r>
        <w:t>s</w:t>
      </w:r>
      <w:r w:rsidRPr="005155B3">
        <w:t xml:space="preserve"> du logiciel de repliement des ARN</w:t>
      </w:r>
      <w:r>
        <w:t xml:space="preserve"> en structure secondaire</w:t>
      </w:r>
      <w:r w:rsidRPr="005155B3">
        <w:t xml:space="preserve">, </w:t>
      </w:r>
      <w:bookmarkStart w:id="131" w:name="_Hlk521070061"/>
      <w:proofErr w:type="spellStart"/>
      <w:r w:rsidRPr="005155B3">
        <w:t>RNAsubopt</w:t>
      </w:r>
      <w:bookmarkEnd w:id="131"/>
      <w:proofErr w:type="spellEnd"/>
      <w:r w:rsidRPr="005155B3">
        <w:t>.</w:t>
      </w:r>
      <w:bookmarkEnd w:id="130"/>
    </w:p>
    <w:p w:rsidR="00DA3EF8" w:rsidRDefault="00972684" w:rsidP="005155B3">
      <w:pPr>
        <w:pStyle w:val="Paragraphesuite"/>
        <w:jc w:val="center"/>
      </w:pPr>
      <w:r>
        <w:rPr>
          <w:noProof/>
        </w:rPr>
        <mc:AlternateContent>
          <mc:Choice Requires="wps">
            <w:drawing>
              <wp:anchor distT="0" distB="0" distL="114300" distR="114300" simplePos="0" relativeHeight="252037120" behindDoc="0" locked="0" layoutInCell="1" allowOverlap="1" wp14:anchorId="26938C2A" wp14:editId="0574EA9F">
                <wp:simplePos x="0" y="0"/>
                <wp:positionH relativeFrom="column">
                  <wp:posOffset>2433305</wp:posOffset>
                </wp:positionH>
                <wp:positionV relativeFrom="paragraph">
                  <wp:posOffset>357667</wp:posOffset>
                </wp:positionV>
                <wp:extent cx="1828800" cy="1828800"/>
                <wp:effectExtent l="0" t="0" r="0" b="7620"/>
                <wp:wrapNone/>
                <wp:docPr id="342" name="Text Box 3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895400" w:rsidRPr="00972684" w:rsidRDefault="00895400" w:rsidP="00972684">
                            <w:pPr>
                              <w:rPr>
                                <w:b/>
                                <w:sz w:val="36"/>
                                <w:szCs w:val="36"/>
                              </w:rPr>
                            </w:pPr>
                            <w:r w:rsidRPr="00972684">
                              <w:rPr>
                                <w:b/>
                                <w:sz w:val="36"/>
                                <w:szCs w:val="36"/>
                              </w:rPr>
                              <w:t>MCFlashfo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938C2A" id="Text Box 342" o:spid="_x0000_s1036" type="#_x0000_t202" style="position:absolute;left:0;text-align:left;margin-left:191.6pt;margin-top:28.15pt;width:2in;height:2in;z-index:252037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" filled="f" stroked="f">
                <v:textbox style="mso-fit-shape-to-text:t">
                  <w:txbxContent>
                    <w:p w:rsidR="00895400" w:rsidRPr="00972684" w:rsidRDefault="00895400" w:rsidP="00972684">
                      <w:pPr>
                        <w:rPr>
                          <w:b/>
                          <w:sz w:val="36"/>
                          <w:szCs w:val="36"/>
                        </w:rPr>
                      </w:pPr>
                      <w:r w:rsidRPr="00972684">
                        <w:rPr>
                          <w:b/>
                          <w:sz w:val="36"/>
                          <w:szCs w:val="36"/>
                        </w:rPr>
                        <w:t>MCFlashfold</w:t>
                      </w:r>
                    </w:p>
                  </w:txbxContent>
                </v:textbox>
              </v:shape>
            </w:pict>
          </mc:Fallback>
        </mc:AlternateContent>
      </w:r>
      <w:r w:rsidR="005155B3">
        <w:rPr>
          <w:noProof/>
        </w:rPr>
        <w:drawing>
          <wp:inline distT="0" distB="0" distL="0" distR="0">
            <wp:extent cx="3444949" cy="2110370"/>
            <wp:effectExtent l="0" t="0" r="317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03531" cy="2146258"/>
                    </a:xfrm>
                    <a:prstGeom prst="rect">
                      <a:avLst/>
                    </a:prstGeom>
                    <a:noFill/>
                    <a:ln>
                      <a:noFill/>
                    </a:ln>
                  </pic:spPr>
                </pic:pic>
              </a:graphicData>
            </a:graphic>
          </wp:inline>
        </w:drawing>
      </w:r>
    </w:p>
    <w:p w:rsidR="005155B3" w:rsidRPr="005155B3" w:rsidRDefault="005155B3" w:rsidP="002566C6">
      <w:pPr>
        <w:pStyle w:val="Figure"/>
        <w:ind w:left="1134" w:hanging="1134"/>
      </w:pPr>
      <w:bookmarkStart w:id="132" w:name="_Toc521087476"/>
      <w:r w:rsidRPr="005155B3">
        <w:t>Courbe du pouvoir discriminant des sous-structure</w:t>
      </w:r>
      <w:r>
        <w:t>s</w:t>
      </w:r>
      <w:r w:rsidRPr="005155B3">
        <w:t xml:space="preserve"> du logiciel de repliement des ARN</w:t>
      </w:r>
      <w:r>
        <w:t xml:space="preserve"> en structure secondaire</w:t>
      </w:r>
      <w:r w:rsidR="00972684">
        <w:t xml:space="preserve">, </w:t>
      </w:r>
      <w:proofErr w:type="spellStart"/>
      <w:r w:rsidR="00972684">
        <w:t>MCFlashfold</w:t>
      </w:r>
      <w:bookmarkEnd w:id="132"/>
      <w:proofErr w:type="spellEnd"/>
    </w:p>
    <w:p w:rsidR="00DA3EF8" w:rsidRDefault="005155B3" w:rsidP="00972684">
      <w:pPr>
        <w:pStyle w:val="Paragraphesuite"/>
      </w:pPr>
      <w:r>
        <w:t xml:space="preserve">On voit dans les deux figures ci-dessus que les courbes se ressemble beaucoup. Chaque point est une sous-structure ayant au minimum cinq occurrences dans la base de données (toutes catégories confondues). La valeur du discriminant est plus basse pour le logiciel de </w:t>
      </w:r>
      <w:proofErr w:type="spellStart"/>
      <w:r>
        <w:t>RNAsubopt</w:t>
      </w:r>
      <w:proofErr w:type="spellEnd"/>
      <w:r>
        <w:t xml:space="preserve">, ce qui indique une meilleure discrimination, mais le nombre de sous-structure est plus grand chez </w:t>
      </w:r>
      <w:proofErr w:type="spellStart"/>
      <w:r>
        <w:t>MCFlashfold</w:t>
      </w:r>
      <w:proofErr w:type="spellEnd"/>
      <w:r>
        <w:t>, ce qui indique qu’il peut prédire un ensemble plus diversifié d’ARN.</w:t>
      </w:r>
      <w:r w:rsidR="00DA3EF8">
        <w:br w:type="page"/>
      </w:r>
    </w:p>
    <w:p w:rsidR="00972684" w:rsidRDefault="00972684" w:rsidP="00972684">
      <w:pPr>
        <w:pStyle w:val="Heading4"/>
      </w:pPr>
      <w:r>
        <w:lastRenderedPageBreak/>
        <w:t>Choix de l’ensemble d’entrainement</w:t>
      </w:r>
    </w:p>
    <w:p w:rsidR="00972684" w:rsidRDefault="00972684" w:rsidP="00972684">
      <w:pPr>
        <w:pStyle w:val="Paragraphe"/>
      </w:pPr>
      <w:r>
        <w:t>À l’aide des tableaux suivants les paramètres ont été choisi. Les case des tableaux contiennent des triplets. Ils sont composés de trois valeurs :</w:t>
      </w:r>
    </w:p>
    <w:p w:rsidR="00972684" w:rsidRDefault="00972684" w:rsidP="00972684">
      <w:pPr>
        <w:pStyle w:val="Paragraphe"/>
        <w:numPr>
          <w:ilvl w:val="0"/>
          <w:numId w:val="47"/>
        </w:numPr>
      </w:pPr>
      <w:r>
        <w:t>Le nombre de sous-structures ayant plus de cinq occurrences.</w:t>
      </w:r>
    </w:p>
    <w:p w:rsidR="00972684" w:rsidRDefault="00972684" w:rsidP="00972684">
      <w:pPr>
        <w:pStyle w:val="Paragraphe"/>
        <w:numPr>
          <w:ilvl w:val="0"/>
          <w:numId w:val="47"/>
        </w:numPr>
      </w:pPr>
      <w:r>
        <w:t>Le discriminant</w:t>
      </w:r>
    </w:p>
    <w:p w:rsidR="00972684" w:rsidRDefault="00972684" w:rsidP="00972684">
      <w:pPr>
        <w:pStyle w:val="Paragraphe"/>
        <w:numPr>
          <w:ilvl w:val="0"/>
          <w:numId w:val="47"/>
        </w:numPr>
      </w:pPr>
      <w:r>
        <w:t>La valeur de la diversité d’ensemble</w:t>
      </w:r>
    </w:p>
    <w:p w:rsidR="00972684" w:rsidRDefault="00972684" w:rsidP="00972684">
      <w:pPr>
        <w:pStyle w:val="Tableau"/>
      </w:pPr>
      <w:bookmarkStart w:id="133" w:name="_Toc521087451"/>
      <w:r>
        <w:t xml:space="preserve">Résultat des tests pour choisir les paramètres de l’ensemble d’entrainement du logiciel </w:t>
      </w:r>
      <w:proofErr w:type="spellStart"/>
      <w:r>
        <w:t>RNAsubopt</w:t>
      </w:r>
      <w:bookmarkEnd w:id="133"/>
      <w:proofErr w:type="spellEnd"/>
    </w:p>
    <w:tbl>
      <w:tblPr>
        <w:tblStyle w:val="GridTable1Light-Accent1"/>
        <w:tblW w:w="0" w:type="auto"/>
        <w:tblLook w:val="04A0" w:firstRow="1" w:lastRow="0" w:firstColumn="1" w:lastColumn="0" w:noHBand="0" w:noVBand="1"/>
      </w:tblPr>
      <w:tblGrid>
        <w:gridCol w:w="1061"/>
        <w:gridCol w:w="1146"/>
        <w:gridCol w:w="748"/>
        <w:gridCol w:w="876"/>
        <w:gridCol w:w="641"/>
        <w:gridCol w:w="1307"/>
        <w:gridCol w:w="1239"/>
        <w:gridCol w:w="1236"/>
      </w:tblGrid>
      <w:tr w:rsidR="00972684" w:rsidTr="00972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pPr>
          </w:p>
        </w:tc>
        <w:tc>
          <w:tcPr>
            <w:tcW w:w="1146" w:type="dxa"/>
          </w:tcPr>
          <w:p w:rsidR="00972684" w:rsidRDefault="00972684" w:rsidP="00895400">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7" w:type="dxa"/>
            <w:gridSpan w:val="6"/>
          </w:tcPr>
          <w:p w:rsidR="00972684" w:rsidRDefault="00972684" w:rsidP="00895400">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pPr>
          </w:p>
        </w:tc>
        <w:tc>
          <w:tcPr>
            <w:tcW w:w="114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65" w:type="dxa"/>
            <w:gridSpan w:val="3"/>
          </w:tcPr>
          <w:p w:rsidR="00972684" w:rsidRDefault="00972684" w:rsidP="00895400">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782" w:type="dxa"/>
            <w:gridSpan w:val="3"/>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tcPr>
          <w:p w:rsidR="00972684" w:rsidRDefault="00972684" w:rsidP="00895400">
            <w:pPr>
              <w:pStyle w:val="Paragraphe"/>
              <w:ind w:firstLine="0"/>
              <w:jc w:val="center"/>
            </w:pPr>
          </w:p>
        </w:tc>
        <w:tc>
          <w:tcPr>
            <w:tcW w:w="114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val="restart"/>
          </w:tcPr>
          <w:p w:rsidR="00972684" w:rsidRDefault="00972684" w:rsidP="00895400">
            <w:pPr>
              <w:pStyle w:val="Paragraphe"/>
              <w:ind w:firstLine="0"/>
              <w:jc w:val="center"/>
            </w:pPr>
            <w:r>
              <w:t xml:space="preserve">Seuil sur le </w:t>
            </w:r>
            <w:r>
              <w:br/>
              <w:t>« signal to noise »</w:t>
            </w:r>
          </w:p>
        </w:tc>
        <w:tc>
          <w:tcPr>
            <w:tcW w:w="1146"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033</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72</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jc w:val="center"/>
            </w:pPr>
          </w:p>
        </w:tc>
        <w:tc>
          <w:tcPr>
            <w:tcW w:w="114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401</w:t>
            </w:r>
          </w:p>
        </w:tc>
        <w:tc>
          <w:tcPr>
            <w:tcW w:w="87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067</w:t>
            </w:r>
          </w:p>
        </w:tc>
        <w:tc>
          <w:tcPr>
            <w:tcW w:w="641"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pPr>
          </w:p>
        </w:tc>
        <w:tc>
          <w:tcPr>
            <w:tcW w:w="1146" w:type="dxa"/>
            <w:vMerge w:val="restart"/>
          </w:tcPr>
          <w:p w:rsidR="00972684" w:rsidRDefault="00972684" w:rsidP="00895400">
            <w:pPr>
              <w:pStyle w:val="Paragraphe"/>
              <w:cnfStyle w:val="000000000000" w:firstRow="0" w:lastRow="0" w:firstColumn="0" w:lastColumn="0" w:oddVBand="0" w:evenVBand="0" w:oddHBand="0" w:evenHBand="0" w:firstRowFirstColumn="0" w:firstRowLastColumn="0" w:lastRowFirstColumn="0" w:lastRowLastColumn="0"/>
            </w:pPr>
            <w:r>
              <w:t>1</w:t>
            </w:r>
          </w:p>
        </w:tc>
        <w:tc>
          <w:tcPr>
            <w:tcW w:w="748"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080</w:t>
            </w:r>
          </w:p>
        </w:tc>
        <w:tc>
          <w:tcPr>
            <w:tcW w:w="876" w:type="dxa"/>
            <w:vMerge w:val="restart"/>
          </w:tcPr>
          <w:p w:rsidR="00972684" w:rsidRP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7</w:t>
            </w:r>
          </w:p>
        </w:tc>
        <w:tc>
          <w:tcPr>
            <w:tcW w:w="641" w:type="dxa"/>
            <w:vMerge w:val="restart"/>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1" w:type="dxa"/>
            <w:vMerge/>
          </w:tcPr>
          <w:p w:rsidR="00972684" w:rsidRDefault="00972684" w:rsidP="00895400">
            <w:pPr>
              <w:pStyle w:val="Paragraphe"/>
              <w:ind w:firstLine="0"/>
            </w:pPr>
          </w:p>
        </w:tc>
        <w:tc>
          <w:tcPr>
            <w:tcW w:w="114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8"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76"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1" w:type="dxa"/>
            <w:vMerge/>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0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9"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36"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suite"/>
      </w:pPr>
    </w:p>
    <w:p w:rsidR="00972684" w:rsidRDefault="00972684">
      <w:pPr>
        <w:spacing w:line="240" w:lineRule="auto"/>
        <w:jc w:val="left"/>
      </w:pPr>
      <w:r>
        <w:br w:type="page"/>
      </w:r>
    </w:p>
    <w:p w:rsidR="00972684" w:rsidRDefault="00972684" w:rsidP="00972684">
      <w:pPr>
        <w:pStyle w:val="Tableau"/>
      </w:pPr>
      <w:bookmarkStart w:id="134" w:name="_Toc521087452"/>
      <w:r w:rsidRPr="00972684">
        <w:lastRenderedPageBreak/>
        <w:t>Résultat</w:t>
      </w:r>
      <w:r>
        <w:t xml:space="preserve"> des tests pour choisir les paramètres de l’ensemble d’entrainement du logiciel </w:t>
      </w:r>
      <w:proofErr w:type="spellStart"/>
      <w:r>
        <w:t>MCFlashfold</w:t>
      </w:r>
      <w:bookmarkEnd w:id="134"/>
      <w:proofErr w:type="spellEnd"/>
    </w:p>
    <w:p w:rsidR="00972684" w:rsidRDefault="00972684" w:rsidP="00972684">
      <w:pPr>
        <w:pStyle w:val="Paragraphe"/>
      </w:pPr>
    </w:p>
    <w:tbl>
      <w:tblPr>
        <w:tblStyle w:val="GridTable1Light-Accent6"/>
        <w:tblW w:w="0" w:type="auto"/>
        <w:tblLook w:val="04A0" w:firstRow="1" w:lastRow="0" w:firstColumn="1" w:lastColumn="0" w:noHBand="0" w:noVBand="1"/>
      </w:tblPr>
      <w:tblGrid>
        <w:gridCol w:w="1064"/>
        <w:gridCol w:w="1147"/>
        <w:gridCol w:w="749"/>
        <w:gridCol w:w="847"/>
        <w:gridCol w:w="642"/>
        <w:gridCol w:w="1315"/>
        <w:gridCol w:w="1245"/>
        <w:gridCol w:w="1245"/>
      </w:tblGrid>
      <w:tr w:rsidR="00972684" w:rsidTr="00895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895400">
            <w:pPr>
              <w:pStyle w:val="Paragraphe"/>
              <w:ind w:firstLine="0"/>
            </w:pPr>
          </w:p>
        </w:tc>
        <w:tc>
          <w:tcPr>
            <w:tcW w:w="1147" w:type="dxa"/>
          </w:tcPr>
          <w:p w:rsidR="00972684" w:rsidRDefault="00972684" w:rsidP="00895400">
            <w:pPr>
              <w:pStyle w:val="Paragraphe"/>
              <w:ind w:firstLine="0"/>
              <w:cnfStyle w:val="100000000000" w:firstRow="1" w:lastRow="0" w:firstColumn="0" w:lastColumn="0" w:oddVBand="0" w:evenVBand="0" w:oddHBand="0" w:evenHBand="0" w:firstRowFirstColumn="0" w:firstRowLastColumn="0" w:lastRowFirstColumn="0" w:lastRowLastColumn="0"/>
            </w:pPr>
          </w:p>
        </w:tc>
        <w:tc>
          <w:tcPr>
            <w:tcW w:w="6043" w:type="dxa"/>
            <w:gridSpan w:val="6"/>
          </w:tcPr>
          <w:p w:rsidR="00972684" w:rsidRDefault="00972684" w:rsidP="00895400">
            <w:pPr>
              <w:pStyle w:val="Paragraphe"/>
              <w:tabs>
                <w:tab w:val="left" w:pos="956"/>
              </w:tabs>
              <w:ind w:firstLine="0"/>
              <w:cnfStyle w:val="100000000000" w:firstRow="1" w:lastRow="0" w:firstColumn="0" w:lastColumn="0" w:oddVBand="0" w:evenVBand="0" w:oddHBand="0" w:evenHBand="0" w:firstRowFirstColumn="0" w:firstRowLastColumn="0" w:lastRowFirstColumn="0" w:lastRowLastColumn="0"/>
            </w:pPr>
            <w:r>
              <w:tab/>
              <w:t>Seuil sur le score</w:t>
            </w:r>
          </w:p>
        </w:tc>
      </w:tr>
      <w:tr w:rsidR="00972684" w:rsidTr="00895400">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895400">
            <w:pPr>
              <w:pStyle w:val="Paragraphe"/>
              <w:ind w:firstLine="0"/>
            </w:pPr>
          </w:p>
        </w:tc>
        <w:tc>
          <w:tcPr>
            <w:tcW w:w="1147" w:type="dxa"/>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2238" w:type="dxa"/>
            <w:gridSpan w:val="3"/>
            <w:vAlign w:val="center"/>
          </w:tcPr>
          <w:p w:rsidR="00972684" w:rsidRDefault="00972684" w:rsidP="00972684">
            <w:pPr>
              <w:pStyle w:val="Paragraphe"/>
              <w:ind w:firstLine="0"/>
              <w:jc w:val="center"/>
              <w:cnfStyle w:val="000000000000" w:firstRow="0" w:lastRow="0" w:firstColumn="0" w:lastColumn="0" w:oddVBand="0" w:evenVBand="0" w:oddHBand="0" w:evenHBand="0" w:firstRowFirstColumn="0" w:firstRowLastColumn="0" w:lastRowFirstColumn="0" w:lastRowLastColumn="0"/>
            </w:pPr>
            <w:r>
              <w:t>0.5</w:t>
            </w:r>
          </w:p>
        </w:tc>
        <w:tc>
          <w:tcPr>
            <w:tcW w:w="3805" w:type="dxa"/>
            <w:gridSpan w:val="3"/>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5</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tcPr>
          <w:p w:rsidR="00972684" w:rsidRDefault="00972684" w:rsidP="00972684">
            <w:pPr>
              <w:pStyle w:val="Paragraphe"/>
              <w:ind w:firstLine="0"/>
              <w:jc w:val="center"/>
            </w:pPr>
          </w:p>
        </w:tc>
        <w:tc>
          <w:tcPr>
            <w:tcW w:w="1147" w:type="dxa"/>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847"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642" w:type="dxa"/>
            <w:tcBorders>
              <w:bottom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c>
          <w:tcPr>
            <w:tcW w:w="131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proofErr w:type="spellStart"/>
            <w:r>
              <w:t>Occ</w:t>
            </w:r>
            <w:proofErr w:type="spellEnd"/>
            <w:r>
              <w:t>.</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isc.</w:t>
            </w:r>
          </w:p>
        </w:tc>
        <w:tc>
          <w:tcPr>
            <w:tcW w:w="1245" w:type="dxa"/>
            <w:tcBorders>
              <w:bottom w:val="single" w:sz="4" w:space="0" w:color="C5E0B3" w:themeColor="accent6" w:themeTint="6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DE</w:t>
            </w: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val="restart"/>
          </w:tcPr>
          <w:p w:rsidR="00972684" w:rsidRDefault="00972684" w:rsidP="00895400">
            <w:pPr>
              <w:pStyle w:val="Paragraphe"/>
              <w:ind w:firstLine="0"/>
              <w:jc w:val="center"/>
            </w:pPr>
            <w:r>
              <w:t xml:space="preserve">Seuil sur le </w:t>
            </w:r>
            <w:r>
              <w:br/>
              <w:t>« signal to noise »</w:t>
            </w:r>
          </w:p>
        </w:tc>
        <w:tc>
          <w:tcPr>
            <w:tcW w:w="1147" w:type="dxa"/>
            <w:vMerge w:val="restart"/>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749" w:type="dxa"/>
            <w:tcBorders>
              <w:top w:val="double" w:sz="4" w:space="0" w:color="70AD47" w:themeColor="accent6"/>
              <w:left w:val="double" w:sz="4" w:space="0" w:color="70AD47" w:themeColor="accent6"/>
            </w:tcBorders>
          </w:tcPr>
          <w:p w:rsidR="00972684" w:rsidRDefault="00972684" w:rsidP="00972684">
            <w:pPr>
              <w:pStyle w:val="Paragraphe"/>
              <w:ind w:firstLine="0"/>
              <w:cnfStyle w:val="000000000000" w:firstRow="0" w:lastRow="0" w:firstColumn="0" w:lastColumn="0" w:oddVBand="0" w:evenVBand="0" w:oddHBand="0" w:evenHBand="0" w:firstRowFirstColumn="0" w:firstRowLastColumn="0" w:lastRowFirstColumn="0" w:lastRowLastColumn="0"/>
            </w:pPr>
            <w:r>
              <w:t>1434</w:t>
            </w:r>
          </w:p>
        </w:tc>
        <w:tc>
          <w:tcPr>
            <w:tcW w:w="847" w:type="dxa"/>
            <w:tcBorders>
              <w:top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079</w:t>
            </w:r>
          </w:p>
        </w:tc>
        <w:tc>
          <w:tcPr>
            <w:tcW w:w="642" w:type="dxa"/>
            <w:tcBorders>
              <w:top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jc w:val="center"/>
            </w:pPr>
          </w:p>
        </w:tc>
        <w:tc>
          <w:tcPr>
            <w:tcW w:w="1147" w:type="dxa"/>
            <w:vMerge/>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tcBorders>
              <w:left w:val="double" w:sz="4" w:space="0" w:color="70AD47" w:themeColor="accent6"/>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890</w:t>
            </w:r>
          </w:p>
        </w:tc>
        <w:tc>
          <w:tcPr>
            <w:tcW w:w="847" w:type="dxa"/>
            <w:tcBorders>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8</w:t>
            </w:r>
          </w:p>
        </w:tc>
        <w:tc>
          <w:tcPr>
            <w:tcW w:w="642" w:type="dxa"/>
            <w:tcBorders>
              <w:bottom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1</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pPr>
          </w:p>
        </w:tc>
        <w:tc>
          <w:tcPr>
            <w:tcW w:w="1147" w:type="dxa"/>
            <w:vMerge w:val="restart"/>
            <w:tcBorders>
              <w:right w:val="double" w:sz="4" w:space="0" w:color="70AD47" w:themeColor="accent6"/>
            </w:tcBorders>
          </w:tcPr>
          <w:p w:rsidR="00972684" w:rsidRDefault="00972684" w:rsidP="00895400">
            <w:pPr>
              <w:pStyle w:val="Paragraphe"/>
              <w:cnfStyle w:val="000000000000" w:firstRow="0" w:lastRow="0" w:firstColumn="0" w:lastColumn="0" w:oddVBand="0" w:evenVBand="0" w:oddHBand="0" w:evenHBand="0" w:firstRowFirstColumn="0" w:firstRowLastColumn="0" w:lastRowFirstColumn="0" w:lastRowLastColumn="0"/>
            </w:pPr>
            <w:r>
              <w:t>1</w:t>
            </w:r>
          </w:p>
        </w:tc>
        <w:tc>
          <w:tcPr>
            <w:tcW w:w="749" w:type="dxa"/>
            <w:vMerge w:val="restart"/>
            <w:tcBorders>
              <w:top w:val="double" w:sz="4" w:space="0" w:color="70AD47" w:themeColor="accent6"/>
              <w:lef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2006</w:t>
            </w:r>
          </w:p>
        </w:tc>
        <w:tc>
          <w:tcPr>
            <w:tcW w:w="847" w:type="dxa"/>
            <w:vMerge w:val="restart"/>
            <w:tcBorders>
              <w:top w:val="double" w:sz="4" w:space="0" w:color="70AD47" w:themeColor="accent6"/>
            </w:tcBorders>
          </w:tcPr>
          <w:p w:rsidR="00972684" w:rsidRP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rsidRPr="00972684">
              <w:t>0.055</w:t>
            </w:r>
          </w:p>
        </w:tc>
        <w:tc>
          <w:tcPr>
            <w:tcW w:w="642" w:type="dxa"/>
            <w:vMerge w:val="restart"/>
            <w:tcBorders>
              <w:top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r>
              <w:t>0.5</w:t>
            </w: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r w:rsidR="00972684" w:rsidTr="00972684">
        <w:tc>
          <w:tcPr>
            <w:cnfStyle w:val="001000000000" w:firstRow="0" w:lastRow="0" w:firstColumn="1" w:lastColumn="0" w:oddVBand="0" w:evenVBand="0" w:oddHBand="0" w:evenHBand="0" w:firstRowFirstColumn="0" w:firstRowLastColumn="0" w:lastRowFirstColumn="0" w:lastRowLastColumn="0"/>
            <w:tcW w:w="1064" w:type="dxa"/>
            <w:vMerge/>
          </w:tcPr>
          <w:p w:rsidR="00972684" w:rsidRDefault="00972684" w:rsidP="00895400">
            <w:pPr>
              <w:pStyle w:val="Paragraphe"/>
              <w:ind w:firstLine="0"/>
            </w:pPr>
          </w:p>
        </w:tc>
        <w:tc>
          <w:tcPr>
            <w:tcW w:w="1147" w:type="dxa"/>
            <w:vMerge/>
            <w:tcBorders>
              <w:right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749" w:type="dxa"/>
            <w:vMerge/>
            <w:tcBorders>
              <w:left w:val="double" w:sz="4" w:space="0" w:color="70AD47" w:themeColor="accent6"/>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847" w:type="dxa"/>
            <w:vMerge/>
            <w:tcBorders>
              <w:bottom w:val="double" w:sz="4" w:space="0" w:color="70AD47" w:themeColor="accent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642" w:type="dxa"/>
            <w:vMerge/>
            <w:tcBorders>
              <w:bottom w:val="double" w:sz="4" w:space="0" w:color="70AD47" w:themeColor="accent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31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c>
          <w:tcPr>
            <w:tcW w:w="1245" w:type="dxa"/>
            <w:tc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tcBorders>
          </w:tcPr>
          <w:p w:rsidR="00972684" w:rsidRDefault="00972684" w:rsidP="00895400">
            <w:pPr>
              <w:pStyle w:val="Paragraphe"/>
              <w:ind w:firstLine="0"/>
              <w:cnfStyle w:val="000000000000" w:firstRow="0" w:lastRow="0" w:firstColumn="0" w:lastColumn="0" w:oddVBand="0" w:evenVBand="0" w:oddHBand="0" w:evenHBand="0" w:firstRowFirstColumn="0" w:firstRowLastColumn="0" w:lastRowFirstColumn="0" w:lastRowLastColumn="0"/>
            </w:pPr>
          </w:p>
        </w:tc>
      </w:tr>
    </w:tbl>
    <w:p w:rsidR="00972684" w:rsidRDefault="00972684" w:rsidP="00972684">
      <w:pPr>
        <w:pStyle w:val="Paragraphe"/>
      </w:pPr>
    </w:p>
    <w:p w:rsidR="00972684" w:rsidRDefault="00972684">
      <w:pPr>
        <w:spacing w:line="240" w:lineRule="auto"/>
        <w:jc w:val="left"/>
        <w:sectPr w:rsidR="00972684" w:rsidSect="00605030">
          <w:pgSz w:w="12240" w:h="15840"/>
          <w:pgMar w:top="2275" w:right="1701" w:bottom="1701" w:left="2275" w:header="1411" w:footer="706" w:gutter="0"/>
          <w:cols w:space="708"/>
          <w:titlePg/>
          <w:docGrid w:linePitch="326"/>
        </w:sectPr>
      </w:pPr>
    </w:p>
    <w:p w:rsidR="00972684" w:rsidRDefault="00972684">
      <w:pPr>
        <w:spacing w:line="240" w:lineRule="auto"/>
        <w:jc w:val="left"/>
      </w:pPr>
    </w:p>
    <w:p w:rsidR="005155B3" w:rsidRDefault="00972684">
      <w:pPr>
        <w:spacing w:line="240" w:lineRule="auto"/>
        <w:jc w:val="left"/>
      </w:pPr>
      <w:r>
        <w:rPr>
          <w:noProof/>
        </w:rPr>
        <w:drawing>
          <wp:anchor distT="0" distB="0" distL="114300" distR="114300" simplePos="0" relativeHeight="252042240" behindDoc="0" locked="0" layoutInCell="1" allowOverlap="1" wp14:anchorId="273A05E6">
            <wp:simplePos x="0" y="0"/>
            <wp:positionH relativeFrom="column">
              <wp:posOffset>367665</wp:posOffset>
            </wp:positionH>
            <wp:positionV relativeFrom="paragraph">
              <wp:posOffset>142890</wp:posOffset>
            </wp:positionV>
            <wp:extent cx="8907932" cy="4231758"/>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907932" cy="42317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55B3" w:rsidRDefault="005155B3">
      <w:pPr>
        <w:spacing w:line="240" w:lineRule="auto"/>
        <w:jc w:val="left"/>
      </w:pPr>
    </w:p>
    <w:p w:rsidR="005155B3" w:rsidRDefault="005155B3">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pPr>
        <w:spacing w:line="240" w:lineRule="auto"/>
        <w:jc w:val="left"/>
      </w:pPr>
    </w:p>
    <w:p w:rsidR="00972684" w:rsidRDefault="00972684" w:rsidP="00972684"/>
    <w:p w:rsidR="00972684" w:rsidRDefault="00972684" w:rsidP="00972684"/>
    <w:p w:rsidR="00972684" w:rsidRDefault="00972684" w:rsidP="00972684"/>
    <w:p w:rsidR="00972684" w:rsidRDefault="00972684" w:rsidP="00972684">
      <w:r>
        <w:rPr>
          <w:noProof/>
        </w:rPr>
        <w:drawing>
          <wp:anchor distT="0" distB="0" distL="114300" distR="114300" simplePos="0" relativeHeight="252041216" behindDoc="0" locked="0" layoutInCell="1" allowOverlap="1" wp14:anchorId="611563C5" wp14:editId="0CA168B1">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p>
    <w:p w:rsidR="00972684" w:rsidRPr="00972684" w:rsidRDefault="00972684" w:rsidP="008E0B94">
      <w:pPr>
        <w:pStyle w:val="Figure"/>
        <w:ind w:left="2552" w:hanging="1134"/>
        <w:rPr>
          <w:vanish/>
          <w:specVanish/>
        </w:rPr>
      </w:pPr>
      <w:bookmarkStart w:id="135" w:name="_Toc503533743"/>
      <w:bookmarkStart w:id="136" w:name="_Toc521087477"/>
      <w:r w:rsidRPr="0032646C">
        <w:t>Distribution des MCN en fonction de leur fréquence.</w:t>
      </w:r>
      <w:bookmarkEnd w:id="136"/>
      <w:r>
        <w:t xml:space="preserve"> </w:t>
      </w:r>
    </w:p>
    <w:p w:rsidR="00972684" w:rsidRDefault="00972684" w:rsidP="00972684">
      <w:pPr>
        <w:pStyle w:val="Figure2"/>
        <w:sectPr w:rsidR="00972684" w:rsidSect="00541A03">
          <w:pgSz w:w="15840" w:h="12240" w:orient="landscape"/>
          <w:pgMar w:top="720" w:right="720" w:bottom="720" w:left="720" w:header="1411" w:footer="706" w:gutter="0"/>
          <w:cols w:space="708"/>
          <w:titlePg/>
          <w:docGrid w:linePitch="326"/>
        </w:sectPr>
      </w:pPr>
      <w:r>
        <w:t xml:space="preserve"> Une transformation logarithmique de base 10 a été appliquée sur les deux axes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s des MCN les plus fréquents, l’identificateur du MC</w:t>
      </w:r>
      <w:bookmarkEnd w:id="135"/>
    </w:p>
    <w:p w:rsidR="00B8229A" w:rsidRDefault="00B8229A" w:rsidP="00B8229A">
      <w:pPr>
        <w:pStyle w:val="Paragraphesuite"/>
      </w:pPr>
      <w:r>
        <w:lastRenderedPageBreak/>
        <w:t>Les deux figures suivantes montrent l’occurrence des sous-structures (anciennement nommées MCN) pour les deux logiciels de repliement des ARN. Une transformation logarithmique a été appliquée sur les deux échelles. Chaque sous-structure d’un logiciel est mis en correspondance avec son homologue dans l’autre logiciel.</w:t>
      </w:r>
    </w:p>
    <w:p w:rsidR="009A01C5" w:rsidRDefault="009A01C5" w:rsidP="009A01C5">
      <w:pPr>
        <w:pStyle w:val="Paragraphe"/>
        <w:jc w:val="center"/>
      </w:pPr>
      <w:r>
        <w:rPr>
          <w:noProof/>
        </w:rPr>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72684" w:rsidRPr="00972684" w:rsidRDefault="008E0B94" w:rsidP="008E0B94">
      <w:pPr>
        <w:pStyle w:val="Figure"/>
        <w:ind w:left="1134" w:hanging="1134"/>
        <w:rPr>
          <w:vanish/>
          <w:specVanish/>
        </w:rPr>
      </w:pPr>
      <w:bookmarkStart w:id="137" w:name="_Toc521087478"/>
      <w:bookmarkStart w:id="138" w:name="_Hlk521092828"/>
      <w:r>
        <w:t>Occurrence</w:t>
      </w:r>
      <w:r w:rsidR="009A01C5" w:rsidRPr="00460366">
        <w:t xml:space="preserve"> des nucléotides par </w:t>
      </w:r>
      <w:r w:rsidR="00972684">
        <w:t>sous-structures simple</w:t>
      </w:r>
      <w:r>
        <w:t xml:space="preserve"> </w:t>
      </w:r>
      <w:r>
        <w:t xml:space="preserve">ordonnées selon </w:t>
      </w:r>
      <w:proofErr w:type="spellStart"/>
      <w:r>
        <w:t>MCFlashfold</w:t>
      </w:r>
      <w:proofErr w:type="spellEnd"/>
      <w:r w:rsidR="009A01C5" w:rsidRPr="00460366">
        <w:t>.</w:t>
      </w:r>
      <w:bookmarkEnd w:id="137"/>
    </w:p>
    <w:bookmarkEnd w:id="138"/>
    <w:p w:rsidR="009A01C5" w:rsidRDefault="008E0B94" w:rsidP="00972684">
      <w:pPr>
        <w:pStyle w:val="Figure2"/>
      </w:pPr>
      <w:r>
        <w:t>Certaines sous-structures simples sont beaucoup plus présente que les autres, il s’agit des petits cycles, tel que les « 2_2 ».</w:t>
      </w:r>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E0B94" w:rsidRDefault="008E0B94" w:rsidP="008E0B94">
      <w:pPr>
        <w:pStyle w:val="Figure"/>
        <w:ind w:left="1134" w:hanging="1134"/>
        <w:rPr>
          <w:vanish/>
          <w:specVanish/>
        </w:rPr>
      </w:pPr>
      <w:bookmarkStart w:id="139" w:name="_Toc502671863"/>
      <w:bookmarkStart w:id="140" w:name="_Toc502671973"/>
      <w:r>
        <w:t>Occurrence</w:t>
      </w:r>
      <w:r>
        <w:t xml:space="preserve"> des nucléotides par sous-structures simple ordonnées selon </w:t>
      </w:r>
      <w:proofErr w:type="spellStart"/>
      <w:r>
        <w:t>RNAsubopt</w:t>
      </w:r>
      <w:proofErr w:type="spellEnd"/>
      <w:r>
        <w:t>.</w:t>
      </w:r>
    </w:p>
    <w:p w:rsidR="00B8229A" w:rsidRDefault="008E0B94">
      <w:pPr>
        <w:spacing w:line="240" w:lineRule="auto"/>
        <w:jc w:val="left"/>
        <w:rPr>
          <w:b/>
          <w:sz w:val="32"/>
        </w:rPr>
      </w:pPr>
      <w:r>
        <w:t xml:space="preserve"> Tout comme dans la figure précédente, seul les sous-structure commune aux deux logiciels sont illustrées.</w:t>
      </w:r>
      <w:r w:rsidR="00B8229A">
        <w:br w:type="page"/>
      </w:r>
    </w:p>
    <w:p w:rsidR="003108E0" w:rsidRDefault="003108E0" w:rsidP="003108E0">
      <w:pPr>
        <w:pStyle w:val="Heading2"/>
        <w:rPr>
          <w:sz w:val="28"/>
        </w:rPr>
      </w:pPr>
      <w:r>
        <w:lastRenderedPageBreak/>
        <w:t>Prédictions</w:t>
      </w:r>
      <w:bookmarkEnd w:id="139"/>
      <w:bookmarkEnd w:id="140"/>
    </w:p>
    <w:p w:rsidR="003108E0" w:rsidRDefault="003108E0" w:rsidP="003108E0">
      <w:r>
        <w:t>Lors de la phase de prédiction, chaque nucléotide reçoit une valeur entre -1 et 1. Le signe qualifie la prédiction de vrai ou fausse et un poids entre 0 et 1 module la prédiction. Plus, un</w:t>
      </w:r>
      <w:r w:rsidR="00972684">
        <w:t xml:space="preserve">e sous-structure </w:t>
      </w:r>
      <w:r>
        <w:t>est constant</w:t>
      </w:r>
      <w:r w:rsidR="00972684">
        <w:t>e</w:t>
      </w:r>
      <w:r>
        <w:t xml:space="preserve">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w:t>
      </w:r>
      <w:r w:rsidR="005B1908">
        <w:t>On peut donc ainsi dire que</w:t>
      </w:r>
      <w:r>
        <w:t xml:space="preserve"> la somme des scores des nucléotides est une mesure de la confiance envers la prédiction de la SS d’un ARN. Le score de plus de 150 000 SS </w:t>
      </w:r>
      <w:r w:rsidR="005B1908">
        <w:t xml:space="preserve">provenant </w:t>
      </w:r>
      <w:r>
        <w:t xml:space="preserve">de plus de 15 000 ARN est disponible dans la base de données des </w:t>
      </w:r>
      <w:r w:rsidR="005B1908">
        <w:t>sous-structures</w:t>
      </w:r>
      <w:r>
        <w:t xml:space="preserve"> et par le logiciel de visualisation.</w:t>
      </w:r>
    </w:p>
    <w:p w:rsidR="003108E0" w:rsidRDefault="003108E0" w:rsidP="003108E0"/>
    <w:p w:rsidR="003108E0" w:rsidRDefault="003108E0" w:rsidP="003108E0">
      <w:r>
        <w:t xml:space="preserve">Les </w:t>
      </w:r>
      <w:r w:rsidR="005B1908">
        <w:t>sous-structures</w:t>
      </w:r>
      <w:r>
        <w:t xml:space="preserve"> des nucléotides qui n’ont pas assez de données et les nucléotides qui n’ont pas de valeur du tout n’ont pas de prédiction. </w:t>
      </w:r>
      <w:r w:rsidR="005B1908">
        <w:t>L’</w:t>
      </w:r>
      <w:r>
        <w:t>étape</w:t>
      </w:r>
      <w:r w:rsidR="005B1908">
        <w:t xml:space="preserve"> de la prédiction</w:t>
      </w:r>
      <w:r>
        <w:t xml:space="preserve"> est l’étape limitante. Ceci est dû au </w:t>
      </w:r>
      <w:r w:rsidR="005B1908">
        <w:t xml:space="preserve">grand </w:t>
      </w:r>
      <w:r>
        <w:t xml:space="preserve">nombre de requêtes </w:t>
      </w:r>
      <w:r w:rsidR="005B1908">
        <w:t xml:space="preserve">fait </w:t>
      </w:r>
      <w:r>
        <w:t>à la base de données</w:t>
      </w:r>
      <w:r w:rsidR="005B1908">
        <w:t>. Ce nombre</w:t>
      </w:r>
      <w:r>
        <w:t xml:space="preserve"> est égal au nombre de </w:t>
      </w:r>
      <w:r w:rsidR="008C6331">
        <w:t xml:space="preserve">SS </w:t>
      </w:r>
      <w:r>
        <w:t>sous-optima</w:t>
      </w:r>
      <w:r w:rsidR="008C6331">
        <w:t>les</w:t>
      </w:r>
      <w:r>
        <w:t xml:space="preserve"> multiplié par le nombre de nucléotides de la séquence pour chaque logiciel de prédiction </w:t>
      </w:r>
      <w:r w:rsidR="005B1908">
        <w:t>par</w:t>
      </w:r>
      <w:r>
        <w:t xml:space="preserve"> ARN. </w:t>
      </w:r>
      <w:r w:rsidR="00E94EB8">
        <w:t>Le calcul de</w:t>
      </w:r>
      <w:r w:rsidR="005B1908">
        <w:t xml:space="preserve"> seulement</w:t>
      </w:r>
      <w:r w:rsidR="008C6331">
        <w:t xml:space="preserve"> </w:t>
      </w:r>
      <w:r>
        <w:t>10</w:t>
      </w:r>
      <w:r w:rsidR="008C6331">
        <w:t xml:space="preserve"> SS </w:t>
      </w:r>
      <w:r w:rsidR="005B1908">
        <w:t>de</w:t>
      </w:r>
      <w:r>
        <w:t xml:space="preserve"> 1000 ARN</w:t>
      </w:r>
      <w:r w:rsidR="00E94EB8">
        <w:t xml:space="preserve"> </w:t>
      </w:r>
      <w:r w:rsidR="005B1908">
        <w:t>ayant</w:t>
      </w:r>
      <w:r>
        <w:t xml:space="preserve"> 100 nucléotides </w:t>
      </w:r>
      <w:r w:rsidR="008C6331">
        <w:t>pour lesquels on a</w:t>
      </w:r>
      <w:r>
        <w:t xml:space="preserve"> une valeur de réactivité</w:t>
      </w:r>
      <w:r w:rsidR="005B1908">
        <w:t xml:space="preserve"> demande</w:t>
      </w:r>
      <w:r>
        <w:t xml:space="preserve"> 1 million de requêtes à la base de données, d’où l’importance d’optimiser les performances de la base de données en compilant les </w:t>
      </w:r>
      <w:r w:rsidR="00C429E8">
        <w:t>sous-structure</w:t>
      </w:r>
      <w:r>
        <w:t xml:space="preserve"> par valeur de réactivité et en les indexant sur les </w:t>
      </w:r>
      <w:r w:rsidR="00C429E8">
        <w:t>sous-structures</w:t>
      </w:r>
      <w:r>
        <w:t xml:space="preserve"> et les logiciels.</w:t>
      </w:r>
    </w:p>
    <w:p w:rsidR="00972911" w:rsidRDefault="00972911" w:rsidP="00972911">
      <w:pPr>
        <w:pStyle w:val="Heading2"/>
      </w:pPr>
      <w:bookmarkStart w:id="141" w:name="_Toc502671864"/>
      <w:bookmarkStart w:id="142" w:name="_Toc502671974"/>
      <w:r>
        <w:t>Conclusion du chapitre 1</w:t>
      </w:r>
      <w:bookmarkEnd w:id="141"/>
      <w:bookmarkEnd w:id="142"/>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Vu </w:t>
      </w:r>
      <w:r w:rsidR="00C429E8">
        <w:t>la structure de ces fichiers</w:t>
      </w:r>
      <w:r>
        <w:t xml:space="preserve">, il est facile d’ajouter des informations sans compromettre </w:t>
      </w:r>
      <w:r w:rsidR="00D301C8">
        <w:t xml:space="preserve">leur compatibilité avec les logiciels qui les utilisent. Toutes les données qu’ils contiennent pourraient être calculées </w:t>
      </w:r>
      <w:r w:rsidR="00C429E8">
        <w:t>à la volée</w:t>
      </w:r>
      <w:r w:rsidR="00D301C8">
        <w:t xml:space="preserve">, mais leur </w:t>
      </w:r>
      <w:r w:rsidR="008D1B9D">
        <w:lastRenderedPageBreak/>
        <w:t>«</w:t>
      </w:r>
      <w:r w:rsidR="00C429E8">
        <w:t> </w:t>
      </w:r>
      <w:r w:rsidR="00D301C8">
        <w:t>précalcul</w:t>
      </w:r>
      <w:r w:rsidR="00D94411">
        <w:t>e</w:t>
      </w:r>
      <w:r w:rsidR="00C429E8">
        <w:t> </w:t>
      </w:r>
      <w:r w:rsidR="008D1B9D">
        <w:t>»</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w:t>
      </w:r>
      <w:r w:rsidR="00C429E8">
        <w:t>la connaissance des besoins futurs</w:t>
      </w:r>
      <w:r w:rsidR="00D301C8">
        <w:t>.</w:t>
      </w:r>
      <w:r w:rsidR="00C429E8">
        <w:t xml:space="preserve"> </w:t>
      </w:r>
      <w:proofErr w:type="gramStart"/>
      <w:r w:rsidR="00C429E8">
        <w:t>Ceci étant</w:t>
      </w:r>
      <w:proofErr w:type="gramEnd"/>
      <w:r w:rsidR="00C429E8">
        <w:t xml:space="preserve"> dit, l</w:t>
      </w:r>
      <w:r w:rsidR="003E166C">
        <w:t xml:space="preserve">’espace </w:t>
      </w:r>
      <w:r w:rsidR="00D301C8">
        <w:t>mémoire est de moins en moins couteu</w:t>
      </w:r>
      <w:r w:rsidR="003E166C">
        <w:t>x cela rend</w:t>
      </w:r>
      <w:r w:rsidR="00D301C8">
        <w:t xml:space="preserve"> le </w:t>
      </w:r>
      <w:r w:rsidR="008D1B9D">
        <w:t>«</w:t>
      </w:r>
      <w:r w:rsidR="00C429E8">
        <w:t> </w:t>
      </w:r>
      <w:r w:rsidR="00D301C8">
        <w:t>précalcul</w:t>
      </w:r>
      <w:r w:rsidR="00D94411">
        <w:t>e</w:t>
      </w:r>
      <w:r w:rsidR="00C429E8">
        <w:t> </w:t>
      </w:r>
      <w:r w:rsidR="008D1B9D">
        <w:t>»</w:t>
      </w:r>
      <w:r w:rsidR="00D301C8">
        <w:t xml:space="preserve"> de plus en plus avantageux.</w:t>
      </w:r>
    </w:p>
    <w:p w:rsidR="004A2FB9" w:rsidRDefault="004A2FB9" w:rsidP="00C429E8">
      <w:pPr>
        <w:pStyle w:val="Paragraphe"/>
        <w:ind w:firstLine="0"/>
      </w:pPr>
      <w:r>
        <w:t xml:space="preserve">RNASS_v2 a été amélioré tout au long de mon parcours et j’espère qu’il le sera encore dans le futur. </w:t>
      </w:r>
    </w:p>
    <w:p w:rsidR="00C429E8" w:rsidRDefault="00C429E8" w:rsidP="00C429E8">
      <w:pPr>
        <w:pStyle w:val="Paragraphe"/>
        <w:ind w:firstLine="0"/>
      </w:pPr>
      <w:r>
        <w:t xml:space="preserve">Le prochain chapitre présente RNA </w:t>
      </w:r>
      <w:proofErr w:type="spellStart"/>
      <w:r>
        <w:t>dynamic</w:t>
      </w:r>
      <w:proofErr w:type="spellEnd"/>
      <w:r>
        <w:t xml:space="preserve"> </w:t>
      </w:r>
      <w:proofErr w:type="spellStart"/>
      <w:r>
        <w:t>viewer</w:t>
      </w:r>
      <w:proofErr w:type="spellEnd"/>
      <w:r>
        <w:t xml:space="preserve"> un logiciel qui permet de visualiser les données de RNASS_v2.</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43" w:name="_Toc20041537"/>
      <w:bookmarkStart w:id="144" w:name="_Toc20313899"/>
      <w:bookmarkStart w:id="145" w:name="_Toc20314789"/>
      <w:bookmarkStart w:id="146" w:name="_Toc502671865"/>
      <w:bookmarkStart w:id="147" w:name="_Toc502671975"/>
      <w:r w:rsidRPr="00002319">
        <w:lastRenderedPageBreak/>
        <w:t xml:space="preserve">Chapitre </w:t>
      </w:r>
      <w:bookmarkEnd w:id="143"/>
      <w:bookmarkEnd w:id="144"/>
      <w:bookmarkEnd w:id="145"/>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46"/>
      <w:bookmarkEnd w:id="147"/>
    </w:p>
    <w:p w:rsidR="00D00F70" w:rsidRDefault="002B24E7" w:rsidP="00A055E8">
      <w:pPr>
        <w:pStyle w:val="Paragraphe"/>
      </w:pPr>
      <w:r>
        <w:t>RDV est l’abréviation de RNA Dynamic Viewer. Ce logiciel permet de visualiser les données provenant de RNASS</w:t>
      </w:r>
      <w:r w:rsidR="00C429E8">
        <w:t>_v2</w:t>
      </w:r>
      <w:r w:rsidR="00972911">
        <w:t>.</w:t>
      </w:r>
      <w:r w:rsidR="00754359">
        <w:t xml:space="preserve"> Il a été écrit en </w:t>
      </w:r>
      <w:r w:rsidR="00754359" w:rsidRPr="003E166C">
        <w:rPr>
          <w:i/>
        </w:rPr>
        <w:t>Javascript</w:t>
      </w:r>
      <w:r w:rsidR="00C429E8">
        <w:rPr>
          <w:i/>
        </w:rPr>
        <w:t xml:space="preserve"> / Type script </w:t>
      </w:r>
      <w:r w:rsidR="00754359">
        <w:t xml:space="preserve">et utilise </w:t>
      </w:r>
      <w:r w:rsidR="00C429E8" w:rsidRPr="00C429E8">
        <w:rPr>
          <w:i/>
        </w:rPr>
        <w:t>MongoDB</w:t>
      </w:r>
      <w:r w:rsidR="00C429E8">
        <w:t xml:space="preserve">, </w:t>
      </w:r>
      <w:r w:rsidR="00C429E8" w:rsidRPr="00C429E8">
        <w:rPr>
          <w:i/>
        </w:rPr>
        <w:t>Express</w:t>
      </w:r>
      <w:r w:rsidR="00C429E8">
        <w:t xml:space="preserve">, </w:t>
      </w:r>
      <w:proofErr w:type="spellStart"/>
      <w:r w:rsidR="00C429E8" w:rsidRPr="00C429E8">
        <w:rPr>
          <w:i/>
        </w:rPr>
        <w:t>Angular</w:t>
      </w:r>
      <w:proofErr w:type="spellEnd"/>
      <w:r w:rsidR="00C429E8">
        <w:t xml:space="preserve"> et </w:t>
      </w:r>
      <w:r w:rsidR="00754359" w:rsidRPr="00C429E8">
        <w:rPr>
          <w:i/>
        </w:rPr>
        <w:t>Node.js</w:t>
      </w:r>
      <w:r w:rsidR="00C429E8">
        <w:t xml:space="preserve">. Cette suite de logiciels est nommée communément le « </w:t>
      </w:r>
      <w:r w:rsidR="00C429E8" w:rsidRPr="00C429E8">
        <w:rPr>
          <w:i/>
        </w:rPr>
        <w:t>MEAN stack</w:t>
      </w:r>
      <w:r w:rsidR="00C429E8">
        <w:t xml:space="preserve"> » </w:t>
      </w:r>
      <w:r w:rsidR="00754359">
        <w:t>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w:t>
      </w:r>
      <w:r w:rsidR="00C429E8" w:rsidRPr="00C429E8">
        <w:rPr>
          <w:i/>
        </w:rPr>
        <w:t>D</w:t>
      </w:r>
      <w:r w:rsidR="00D00F70" w:rsidRPr="00C429E8">
        <w:rPr>
          <w:i/>
        </w:rPr>
        <w:t>3.js</w:t>
      </w:r>
      <w:r w:rsidR="00D00F70">
        <w:t xml:space="preserve">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48" w:name="_Toc502671867"/>
      <w:bookmarkStart w:id="149" w:name="_Toc502671977"/>
      <w:r>
        <w:t>Visualisation du graphe des transition</w:t>
      </w:r>
      <w:r w:rsidR="0070398A">
        <w:t>s</w:t>
      </w:r>
      <w:bookmarkEnd w:id="148"/>
      <w:bookmarkEnd w:id="149"/>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C429E8" w:rsidRDefault="002B24E7" w:rsidP="00A055E8">
      <w:r>
        <w:t>La transition fluide entre les SS permet aussi de mieux comprendre la dynamique des ARN</w:t>
      </w:r>
      <w:r w:rsidR="00A055E8">
        <w:t>. Grâce à ce logiciel</w:t>
      </w:r>
      <w:r w:rsidR="003E166C">
        <w:t>,</w:t>
      </w:r>
      <w:r w:rsidR="00A055E8">
        <w:t xml:space="preserve"> il </w:t>
      </w:r>
      <w:r w:rsidR="00C429E8">
        <w:t>est</w:t>
      </w:r>
      <w:r w:rsidR="00A055E8">
        <w:t xml:space="preserve"> possible d’avoir une vue d’ensemble sur les ARN sondés.</w:t>
      </w:r>
      <w:r>
        <w:t xml:space="preserve"> </w:t>
      </w:r>
      <w:r w:rsidR="00A055E8">
        <w:t xml:space="preserve">L’avantage de la flexibilité des composants est la possibilité de placer l’ARN de façon à faire ressortir une information importante. </w:t>
      </w:r>
    </w:p>
    <w:p w:rsidR="00A055E8" w:rsidRDefault="00C429E8" w:rsidP="00A055E8">
      <w:r>
        <w:t>Dans la vue principale, l</w:t>
      </w:r>
      <w:r w:rsidR="00A055E8">
        <w:t>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r>
        <w:t>dessinés</w:t>
      </w:r>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50" w:name="_Toc502671868"/>
      <w:bookmarkStart w:id="151" w:name="_Toc502671978"/>
      <w:r>
        <w:lastRenderedPageBreak/>
        <w:t>Visualisation de la cohérence</w:t>
      </w:r>
      <w:bookmarkEnd w:id="150"/>
      <w:bookmarkEnd w:id="151"/>
    </w:p>
    <w:p w:rsidR="002B24E7" w:rsidRPr="00B60F4D" w:rsidRDefault="002B24E7" w:rsidP="002B24E7">
      <w:r>
        <w:t xml:space="preserve">Une autre fonction innovante de RDV est la possibilité de valider une structure secondaire prédite en se basant </w:t>
      </w:r>
      <w:r w:rsidR="00C429E8">
        <w:t>sur la réactivité prédite de ses sous-structures</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C429E8" w:rsidRDefault="00C429E8" w:rsidP="0070398A">
      <w:r>
        <w:t>L</w:t>
      </w:r>
      <w:r w:rsidR="0070398A">
        <w:t xml:space="preserve">e contour des nucléotides est relié à la </w:t>
      </w:r>
      <w:r>
        <w:t>prédiction de RNASS_v2</w:t>
      </w:r>
      <w:r w:rsidR="0070398A">
        <w:t xml:space="preserve">. Un contour </w:t>
      </w:r>
      <w:r>
        <w:t>bleu</w:t>
      </w:r>
      <w:r w:rsidR="0070398A">
        <w:t xml:space="preserve"> signifie une réactivité moyenne basse et un contour </w:t>
      </w:r>
      <w:r>
        <w:t>rouge</w:t>
      </w:r>
      <w:r w:rsidR="0070398A">
        <w:t xml:space="preserve"> signifie une réactivité moyenne élevé</w:t>
      </w:r>
      <w:r w:rsidR="003E166C">
        <w:t>e</w:t>
      </w:r>
      <w:r w:rsidR="0070398A">
        <w:t xml:space="preserve">. Voir </w:t>
      </w:r>
      <w:r w:rsidR="0070398A" w:rsidRPr="004302F0">
        <w:t>tableau I et II</w:t>
      </w:r>
      <w:r w:rsidR="0070398A">
        <w:t xml:space="preserve">. </w:t>
      </w:r>
    </w:p>
    <w:p w:rsidR="0070398A" w:rsidRDefault="0070398A" w:rsidP="0070398A">
      <w:r>
        <w:t>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52" w:name="_Toc502671869"/>
      <w:bookmarkStart w:id="153" w:name="_Toc502671979"/>
      <w:r>
        <w:t>Visualisation de la SS</w:t>
      </w:r>
      <w:bookmarkEnd w:id="152"/>
      <w:bookmarkEnd w:id="153"/>
    </w:p>
    <w:p w:rsidR="002B24E7" w:rsidRDefault="00C429E8" w:rsidP="002B24E7">
      <w:r>
        <w:t>L</w:t>
      </w:r>
      <w:r w:rsidR="002B24E7">
        <w:t xml:space="preserve">a SS </w:t>
      </w:r>
      <w:r w:rsidR="0070398A">
        <w:t>sélectionné</w:t>
      </w:r>
      <w:r w:rsidR="003E166C">
        <w:t>e</w:t>
      </w:r>
      <w:r w:rsidR="002B24E7">
        <w:t xml:space="preserve"> est dessinée </w:t>
      </w:r>
      <w:r>
        <w:t>du côté gauche de la visualisation</w:t>
      </w:r>
      <w:r w:rsidR="002B24E7">
        <w:t xml:space="preserve">. Dans cette visualisation, chaque cercle correspond à un nucléotide, trois modes de couleur sont disponibles, </w:t>
      </w:r>
    </w:p>
    <w:p w:rsidR="002B24E7" w:rsidRDefault="002B24E7" w:rsidP="00F710AC">
      <w:pPr>
        <w:numPr>
          <w:ilvl w:val="0"/>
          <w:numId w:val="12"/>
        </w:numPr>
        <w:spacing w:after="240"/>
        <w:ind w:left="426" w:hanging="426"/>
      </w:pPr>
      <w:proofErr w:type="gramStart"/>
      <w:r>
        <w:t>le</w:t>
      </w:r>
      <w:proofErr w:type="gramEnd"/>
      <w:r>
        <w:t xml:space="preserve"> mode : couleur selon la sorte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a réactivité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erreur reliée à chaque nucléotide.</w:t>
      </w:r>
    </w:p>
    <w:p w:rsidR="002B24E7" w:rsidRDefault="002B24E7" w:rsidP="008E2DFC">
      <w:pPr>
        <w:pStyle w:val="Heading2"/>
      </w:pPr>
      <w:bookmarkStart w:id="154" w:name="_Toc502671870"/>
      <w:bookmarkStart w:id="155" w:name="_Toc502671980"/>
      <w:r>
        <w:t xml:space="preserve">Obtenir des détails et </w:t>
      </w:r>
      <w:r w:rsidR="008E2DFC">
        <w:t>rechercher</w:t>
      </w:r>
      <w:r>
        <w:t xml:space="preserve"> des ARN </w:t>
      </w:r>
      <w:r w:rsidR="008E2DFC">
        <w:t>semblables</w:t>
      </w:r>
      <w:bookmarkEnd w:id="154"/>
      <w:bookmarkEnd w:id="155"/>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extrêmement intéressants lorsque vient le temps de comprendre les interactions </w:t>
      </w:r>
      <w:r>
        <w:lastRenderedPageBreak/>
        <w:t>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56" w:name="_Toc521087453"/>
      <w:r>
        <w:t>Signification des valeurs de prédictions 1 et -1</w:t>
      </w:r>
      <w:r w:rsidR="007E7316">
        <w:t xml:space="preserve"> </w:t>
      </w:r>
      <w:r>
        <w:t>dans RDV</w:t>
      </w:r>
      <w:bookmarkEnd w:id="156"/>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57" w:name="_Toc521087454"/>
      <w:r>
        <w:t>Signification possible de la valeur 0 lors des prédictions</w:t>
      </w:r>
      <w:r>
        <w:br/>
        <w:t xml:space="preserve"> et couleur du contour du nucléotide dans RDV</w:t>
      </w:r>
      <w:bookmarkEnd w:id="157"/>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5"/>
          <w:headerReference w:type="first" r:id="rId56"/>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895400" w:rsidRPr="00FD49CE" w:rsidRDefault="00895400"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37"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DWuObIoAgAAUwQAAA4AAAAAAAAAAAAAAAAALgIAAGRycy9lMm9E&#10;b2MueG1sUEsBAi0AFAAGAAgAAAAhAAL8CfjdAAAACgEAAA8AAAAAAAAAAAAAAAAAggQAAGRycy9k&#10;b3ducmV2LnhtbFBLBQYAAAAABAAEAPMAAACMBQAAAAA=&#10;" filled="f" stroked="f">
                <v:textbox style="mso-fit-shape-to-text:t">
                  <w:txbxContent>
                    <w:p w:rsidR="00895400" w:rsidRPr="00FD49CE" w:rsidRDefault="00895400"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895400" w:rsidRPr="00FD49CE" w:rsidRDefault="00895400"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38"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5y4geSUCAABOBAAADgAAAAAAAAAAAAAAAAAuAgAAZHJzL2Uyb0Rv&#10;Yy54bWxQSwECLQAUAAYACAAAACEADYE+ad8AAAAIAQAADwAAAAAAAAAAAAAAAAB/BAAAZHJzL2Rv&#10;d25yZXYueG1sUEsFBgAAAAAEAAQA8wAAAIsFAAAAAA==&#10;" filled="f" stroked="f">
                <v:textbox>
                  <w:txbxContent>
                    <w:p w:rsidR="00895400" w:rsidRPr="00FD49CE" w:rsidRDefault="00895400"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Pr="00771889" w:rsidRDefault="00895400"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895400" w:rsidRPr="00771889" w:rsidRDefault="00895400"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8" w:name="_Hlk500436109"/>
                            <w:bookmarkStart w:id="159"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58"/>
                            <w:bookmarkEnd w:id="15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39"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" fillcolor="white [3201]" strokecolor="#e7e6e6 [3214]" strokeweight="1pt">
                <v:textbox>
                  <w:txbxContent>
                    <w:p w:rsidR="00895400" w:rsidRPr="00771889" w:rsidRDefault="00895400"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895400" w:rsidRPr="00771889" w:rsidRDefault="00895400"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0" w:name="_Hlk500436109"/>
                      <w:bookmarkStart w:id="16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0"/>
                      <w:bookmarkEnd w:id="161"/>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895400" w:rsidRPr="00FD49CE" w:rsidRDefault="00895400"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40"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" filled="f" stroked="f">
                <v:textbox style="mso-fit-shape-to-text:t">
                  <w:txbxContent>
                    <w:p w:rsidR="00895400" w:rsidRPr="00FD49CE" w:rsidRDefault="00895400"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Pr="002566AC" w:rsidRDefault="00895400"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895400" w:rsidRPr="002566AC" w:rsidRDefault="00895400"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895400" w:rsidRPr="002566AC" w:rsidRDefault="00895400"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895400" w:rsidRPr="002566AC" w:rsidRDefault="00895400"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1"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" fillcolor="white [3212]" strokecolor="#e7e6e6 [3214]" strokeweight=".5pt">
                <v:textbox>
                  <w:txbxContent>
                    <w:p w:rsidR="00895400" w:rsidRPr="002566AC" w:rsidRDefault="00895400"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895400" w:rsidRPr="002566AC" w:rsidRDefault="00895400"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895400" w:rsidRPr="002566AC" w:rsidRDefault="00895400"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895400" w:rsidRPr="002566AC" w:rsidRDefault="00895400"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Default="00895400"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895400" w:rsidRPr="002566AC" w:rsidRDefault="00895400"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895400" w:rsidRPr="002566AC" w:rsidRDefault="00895400"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42"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BqDgvQ1gIAAB4GAAAOAAAAAAAAAAAAAAAAAC4CAABk&#10;cnMvZTJvRG9jLnhtbFBLAQItABQABgAIAAAAIQCFVOFS4QAAAAwBAAAPAAAAAAAAAAAAAAAAADAF&#10;AABkcnMvZG93bnJldi54bWxQSwUGAAAAAAQABADzAAAAPgYAAAAA&#10;" fillcolor="white [3212]" strokecolor="#e7e6e6 [3214]" strokeweight=".5pt">
                <v:textbox>
                  <w:txbxContent>
                    <w:p w:rsidR="00895400" w:rsidRDefault="00895400"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895400" w:rsidRPr="002566AC" w:rsidRDefault="00895400"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895400" w:rsidRPr="002566AC" w:rsidRDefault="00895400"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Pr="002566AC" w:rsidRDefault="00895400"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43"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" fillcolor="white [3212]" strokecolor="#e7e6e6 [3214]" strokeweight=".5pt">
                <v:textbox>
                  <w:txbxContent>
                    <w:p w:rsidR="00895400" w:rsidRPr="002566AC" w:rsidRDefault="00895400"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895400" w:rsidRPr="002566AC"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895400" w:rsidRPr="002566AC" w:rsidRDefault="00895400"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44"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EdD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xx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omEdD1AIAABwGAAAOAAAAAAAAAAAAAAAAAC4CAABkcnMv&#10;ZTJvRG9jLnhtbFBLAQItABQABgAIAAAAIQCd+3JQ4AAAAAsBAAAPAAAAAAAAAAAAAAAAAC4FAABk&#10;cnMvZG93bnJldi54bWxQSwUGAAAAAAQABADzAAAAOwYAAAAA&#10;" fillcolor="white [3212]" strokecolor="#e7e6e6 [3214]" strokeweight=".5pt">
                <v:textbox>
                  <w:txbxContent>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895400" w:rsidRPr="002566AC"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895400" w:rsidRPr="002566AC" w:rsidRDefault="00895400"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895400" w:rsidRPr="00FD49CE" w:rsidRDefault="00895400"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45"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jYn4MKQIAAFMEAAAOAAAAAAAAAAAAAAAAAC4CAABkcnMvZTJv&#10;RG9jLnhtbFBLAQItABQABgAIAAAAIQAddbI93QAAAAsBAAAPAAAAAAAAAAAAAAAAAIMEAABkcnMv&#10;ZG93bnJldi54bWxQSwUGAAAAAAQABADzAAAAjQUAAAAA&#10;" filled="f" stroked="f">
                <v:textbox style="mso-fit-shape-to-text:t">
                  <w:txbxContent>
                    <w:p w:rsidR="00895400" w:rsidRPr="00FD49CE" w:rsidRDefault="00895400"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895400" w:rsidRPr="002566AC"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895400" w:rsidRPr="002566AC" w:rsidRDefault="00895400"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46"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Phm2nnTAgAAHAYAAA4AAAAAAAAAAAAAAAAALgIAAGRycy9l&#10;Mm9Eb2MueG1sUEsBAi0AFAAGAAgAAAAhAGaHC+HgAAAACgEAAA8AAAAAAAAAAAAAAAAALQUAAGRy&#10;cy9kb3ducmV2LnhtbFBLBQYAAAAABAAEAPMAAAA6BgAAAAA=&#10;" fillcolor="white [3212]" strokecolor="#e7e6e6 [3214]" strokeweight=".5pt">
                <v:textbox>
                  <w:txbxContent>
                    <w:p w:rsidR="00895400"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895400" w:rsidRPr="002566AC" w:rsidRDefault="00895400"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895400" w:rsidRPr="002566AC" w:rsidRDefault="00895400"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895400" w:rsidRDefault="00895400"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895400" w:rsidRPr="00FD49CE" w:rsidRDefault="00895400"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47"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hze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Am9hzeKAIAAFMEAAAOAAAAAAAAAAAAAAAAAC4CAABkcnMvZTJv&#10;RG9jLnhtbFBLAQItABQABgAIAAAAIQCOF1hS3gAAAAsBAAAPAAAAAAAAAAAAAAAAAIIEAABkcnMv&#10;ZG93bnJldi54bWxQSwUGAAAAAAQABADzAAAAjQUAAAAA&#10;" filled="f" stroked="f">
                <v:textbox style="mso-fit-shape-to-text:t">
                  <w:txbxContent>
                    <w:p w:rsidR="00895400" w:rsidRDefault="00895400"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895400" w:rsidRPr="00FD49CE" w:rsidRDefault="00895400"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794739">
      <w:pPr>
        <w:pStyle w:val="Figure"/>
      </w:pPr>
      <w:bookmarkStart w:id="162" w:name="_Toc521087480"/>
      <w:r>
        <w:t>Vue principale de RNA</w:t>
      </w:r>
      <w:r w:rsidR="007617D9">
        <w:t xml:space="preserve"> D</w:t>
      </w:r>
      <w:r>
        <w:t>ynamic Viewer</w:t>
      </w:r>
      <w:r w:rsidR="007617D9">
        <w:t xml:space="preserve"> (RDV)</w:t>
      </w:r>
      <w:r>
        <w:t>.</w:t>
      </w:r>
      <w:bookmarkEnd w:id="162"/>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895400" w:rsidRPr="00464663" w:rsidRDefault="00895400"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48"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" filled="f" stroked="f">
                <v:textbox style="mso-fit-shape-to-text:t">
                  <w:txbxContent>
                    <w:p w:rsidR="00895400" w:rsidRPr="00464663" w:rsidRDefault="00895400"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Pr="00895400" w:rsidRDefault="002E4B39" w:rsidP="002B24E7"/>
    <w:p w:rsidR="0049702F" w:rsidRDefault="00020816" w:rsidP="00794739">
      <w:pPr>
        <w:pStyle w:val="Figure"/>
        <w:sectPr w:rsidR="0049702F" w:rsidSect="00AB62FC">
          <w:pgSz w:w="15840" w:h="12240" w:orient="landscape"/>
          <w:pgMar w:top="1440" w:right="1080" w:bottom="1440" w:left="1080" w:header="1418" w:footer="709" w:gutter="0"/>
          <w:cols w:space="708"/>
          <w:titlePg/>
          <w:docGrid w:linePitch="326"/>
        </w:sectPr>
      </w:pPr>
      <w:bookmarkStart w:id="163" w:name="_Toc521087481"/>
      <w:r w:rsidRPr="00020816">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r w:rsidR="004C6CC2">
        <w:rPr>
          <w:i/>
        </w:rPr>
        <w:t>Low</w:t>
      </w:r>
      <w:r w:rsidR="004C6CC2">
        <w:t xml:space="preserve">» plus le nombre de « </w:t>
      </w:r>
      <w:bookmarkStart w:id="164" w:name="_Hlk502255528"/>
      <w:r w:rsidR="004C6CC2">
        <w:rPr>
          <w:i/>
        </w:rPr>
        <w:t>Hi</w:t>
      </w:r>
      <w:r w:rsidR="004C6CC2">
        <w:t xml:space="preserve"> </w:t>
      </w:r>
      <w:bookmarkEnd w:id="164"/>
      <w:r w:rsidR="004C6CC2">
        <w:t>»</w:t>
      </w:r>
      <w:r>
        <w:t>.</w:t>
      </w:r>
      <w:bookmarkEnd w:id="163"/>
    </w:p>
    <w:p w:rsidR="003E2594" w:rsidRDefault="003E2594" w:rsidP="003E2594">
      <w:pPr>
        <w:pStyle w:val="Heading2"/>
      </w:pPr>
      <w:bookmarkStart w:id="165" w:name="_Toc502671871"/>
      <w:bookmarkStart w:id="166" w:name="_Toc502671981"/>
      <w:bookmarkStart w:id="167" w:name="_Toc15360938"/>
      <w:bookmarkStart w:id="168" w:name="_Toc15361293"/>
      <w:bookmarkStart w:id="169" w:name="_Toc20041539"/>
      <w:bookmarkStart w:id="170" w:name="_Toc20313901"/>
      <w:bookmarkStart w:id="171" w:name="_Toc20314791"/>
      <w:r>
        <w:lastRenderedPageBreak/>
        <w:t>Conclusion du chapitre 2</w:t>
      </w:r>
      <w:bookmarkEnd w:id="165"/>
      <w:bookmarkEnd w:id="166"/>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72" w:name="_Toc502671872"/>
      <w:bookmarkStart w:id="173"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72"/>
      <w:bookmarkEnd w:id="173"/>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1">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74" w:name="_Hlk500859261"/>
      <w:r w:rsidR="009E01D0">
        <w:t>configure les métadonnées pour que l’algorithme d’apprentissage</w:t>
      </w:r>
      <w:bookmarkEnd w:id="174"/>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3">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4">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5"/>
          <w:headerReference w:type="first" r:id="rId66"/>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794739">
      <w:pPr>
        <w:pStyle w:val="Figure"/>
      </w:pPr>
      <w:bookmarkStart w:id="175" w:name="_Toc521087482"/>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76" w:name="_Hlk500861012"/>
      <w:r>
        <w:t xml:space="preserve">de vrai « Hi », </w:t>
      </w:r>
      <w:r>
        <w:lastRenderedPageBreak/>
        <w:t>faux « Hi »</w:t>
      </w:r>
      <w:bookmarkEnd w:id="176"/>
      <w:r>
        <w:t xml:space="preserve">, de vrai « </w:t>
      </w:r>
      <w:bookmarkStart w:id="177" w:name="_Hlk500861023"/>
      <w:r>
        <w:t xml:space="preserve">Low </w:t>
      </w:r>
      <w:bookmarkEnd w:id="177"/>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75"/>
    </w:p>
    <w:p w:rsidR="00897A0A" w:rsidRDefault="00897A0A" w:rsidP="00897A0A">
      <w:pPr>
        <w:pStyle w:val="Paragraphe"/>
        <w:ind w:left="720" w:firstLine="0"/>
        <w:sectPr w:rsidR="00897A0A" w:rsidSect="00464663">
          <w:headerReference w:type="first" r:id="rId68"/>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78" w:name="_Toc502671873"/>
      <w:bookmarkStart w:id="179"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78"/>
      <w:bookmarkEnd w:id="179"/>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80" w:name="_Hlk501754133"/>
      <w:r>
        <w:t>1 058 090</w:t>
      </w:r>
      <w:bookmarkEnd w:id="180"/>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81" w:name="_Toc52108745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895400" w:rsidRPr="000F00D2" w:rsidRDefault="00895400">
                            <w:pPr>
                              <w:rPr>
                                <w:sz w:val="36"/>
                              </w:rPr>
                            </w:pPr>
                            <w:r w:rsidRPr="000F00D2">
                              <w:rPr>
                                <w:sz w:val="36"/>
                              </w:rPr>
                              <w:t>Total :</w:t>
                            </w:r>
                          </w:p>
                          <w:p w:rsidR="00895400" w:rsidRPr="000F00D2" w:rsidRDefault="00895400">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" filled="f" stroked="f">
                <v:textbox>
                  <w:txbxContent>
                    <w:p w:rsidR="00895400" w:rsidRPr="000F00D2" w:rsidRDefault="00895400">
                      <w:pPr>
                        <w:rPr>
                          <w:sz w:val="36"/>
                        </w:rPr>
                      </w:pPr>
                      <w:r w:rsidRPr="000F00D2">
                        <w:rPr>
                          <w:sz w:val="36"/>
                        </w:rPr>
                        <w:t>Total :</w:t>
                      </w:r>
                    </w:p>
                    <w:p w:rsidR="00895400" w:rsidRPr="000F00D2" w:rsidRDefault="00895400">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81"/>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82" w:name="_Hlk500869777"/>
            <w:r w:rsidRPr="001256C9">
              <w:rPr>
                <w:sz w:val="40"/>
              </w:rPr>
              <w:t>pairés</w:t>
            </w:r>
            <w:bookmarkEnd w:id="182"/>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895400" w:rsidRPr="006D1AC3" w:rsidRDefault="00895400" w:rsidP="006D1AC3">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50"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FBCKxUP&#10;AgAA+wMAAA4AAAAAAAAAAAAAAAAALgIAAGRycy9lMm9Eb2MueG1sUEsBAi0AFAAGAAgAAAAhAOGc&#10;NE7eAAAACgEAAA8AAAAAAAAAAAAAAAAAaQQAAGRycy9kb3ducmV2LnhtbFBLBQYAAAAABAAEAPMA&#10;AAB0BQAAAAA=&#10;" filled="f" stroked="f">
                <v:textbox>
                  <w:txbxContent>
                    <w:p w:rsidR="00895400" w:rsidRPr="006D1AC3" w:rsidRDefault="00895400" w:rsidP="006D1AC3">
                      <w:pPr>
                        <w:rPr>
                          <w:lang w:val="en-CA"/>
                        </w:rPr>
                      </w:pPr>
                      <w:r w:rsidRPr="001E4B97">
                        <w:rPr>
                          <w:lang w:val="en-CA"/>
                        </w:rPr>
                        <w:t>Nucléotides peu réactifs</w:t>
                      </w:r>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895400" w:rsidRPr="00426504" w:rsidRDefault="00895400"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1"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" filled="f" stroked="f">
                <v:textbox style="mso-fit-shape-to-text:t">
                  <w:txbxContent>
                    <w:p w:rsidR="00895400" w:rsidRPr="00426504" w:rsidRDefault="00895400"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895400" w:rsidRPr="00426504" w:rsidRDefault="00895400"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52"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B3R&#10;vk0QAgAA/AMAAA4AAAAAAAAAAAAAAAAALgIAAGRycy9lMm9Eb2MueG1sUEsBAi0AFAAGAAgAAAAh&#10;ALF30fzgAAAACgEAAA8AAAAAAAAAAAAAAAAAagQAAGRycy9kb3ducmV2LnhtbFBLBQYAAAAABAAE&#10;APMAAAB3BQAAAAA=&#10;" filled="f" stroked="f">
                <v:textbox style="mso-fit-shape-to-text:t">
                  <w:txbxContent>
                    <w:p w:rsidR="00895400" w:rsidRPr="00426504" w:rsidRDefault="00895400"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895400" w:rsidRPr="006D1AC3" w:rsidRDefault="00895400">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MoJXOsOAgAA&#10;+wMAAA4AAAAAAAAAAAAAAAAALgIAAGRycy9lMm9Eb2MueG1sUEsBAi0AFAAGAAgAAAAhAE9YpY3c&#10;AAAACAEAAA8AAAAAAAAAAAAAAAAAaAQAAGRycy9kb3ducmV2LnhtbFBLBQYAAAAABAAEAPMAAABx&#10;BQAAAAA=&#10;" filled="f" stroked="f">
                <v:textbox>
                  <w:txbxContent>
                    <w:p w:rsidR="00895400" w:rsidRPr="006D1AC3" w:rsidRDefault="00895400">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794739">
      <w:pPr>
        <w:pStyle w:val="Figure"/>
      </w:pPr>
      <w:r w:rsidRPr="009F0A05">
        <w:t xml:space="preserve"> </w:t>
      </w:r>
      <w:bookmarkStart w:id="183" w:name="_Toc521087483"/>
      <w:r w:rsidR="00A153AB">
        <w:t>Cette figure met</w:t>
      </w:r>
      <w:r w:rsidRPr="009F0A05">
        <w:t xml:space="preserve"> en perspective l’état (pairé ou non) des nucléotides avec leur réactivité</w:t>
      </w:r>
      <w:r w:rsidR="00A153AB">
        <w:t xml:space="preserve"> chimique</w:t>
      </w:r>
      <w:r w:rsidRPr="009F0A05">
        <w:t>.</w:t>
      </w:r>
      <w: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lastRenderedPageBreak/>
        <w:t xml:space="preserve">réactifs </w:t>
      </w:r>
      <w:bookmarkStart w:id="184" w:name="_Hlk501748521"/>
      <w:r w:rsidRPr="009F0A05">
        <w:t xml:space="preserve">non </w:t>
      </w:r>
      <w:bookmarkEnd w:id="184"/>
      <w:r w:rsidRPr="009F0A05">
        <w:t>pairés.</w:t>
      </w:r>
      <w:r>
        <w:t xml:space="preserve"> Cependant, il y a beaucoup moins </w:t>
      </w:r>
      <w:bookmarkStart w:id="185" w:name="_Hlk501745185"/>
      <w:r>
        <w:t>de nucléotides</w:t>
      </w:r>
      <w:r w:rsidR="001E4B97">
        <w:t xml:space="preserve"> </w:t>
      </w:r>
      <w:r>
        <w:t>réactifs pairés</w:t>
      </w:r>
      <w:bookmarkEnd w:id="185"/>
      <w:r>
        <w:t xml:space="preserve"> que de nucléotides peu réactifs pairés.</w:t>
      </w:r>
      <w:r w:rsidR="00C608D8">
        <w:t xml:space="preserve"> Cette figure a été faite av</w:t>
      </w:r>
      <w:r w:rsidR="007C05EE">
        <w:t>e</w:t>
      </w:r>
      <w:r w:rsidR="00C608D8">
        <w:t>c 10 000 nucléotides.</w:t>
      </w:r>
      <w:bookmarkEnd w:id="183"/>
    </w:p>
    <w:p w:rsidR="006D1AC3" w:rsidRDefault="006D1AC3" w:rsidP="006D1AC3">
      <w:pPr>
        <w:pStyle w:val="Paragraphesuite"/>
      </w:pPr>
      <w:r>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86"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86"/>
      <w:r w:rsidR="0061476F">
        <w:t>augmente linéairement.</w:t>
      </w:r>
      <w:r w:rsidR="00F96028">
        <w:t xml:space="preserve"> </w:t>
      </w:r>
      <w:r w:rsidR="00FE0299">
        <w:t>Plus</w:t>
      </w:r>
      <w:r w:rsidR="001256C9">
        <w:t xml:space="preserve"> le taux de faux </w:t>
      </w:r>
      <w:bookmarkStart w:id="187" w:name="_Hlk500871919"/>
      <w:r w:rsidR="001256C9">
        <w:t xml:space="preserve">« Hi » </w:t>
      </w:r>
      <w:bookmarkEnd w:id="187"/>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895400" w:rsidRPr="00AA368E" w:rsidRDefault="00895400" w:rsidP="00AA368E">
                            <w:pPr>
                              <w:rPr>
                                <w:sz w:val="28"/>
                                <w:lang w:val="en-CA"/>
                              </w:rPr>
                            </w:pPr>
                            <w:r w:rsidRPr="00AA368E">
                              <w:rPr>
                                <w:sz w:val="28"/>
                              </w:rPr>
                              <w:t>Courbe ROC</w:t>
                            </w:r>
                          </w:p>
                          <w:p w:rsidR="00895400" w:rsidRPr="00AA368E" w:rsidRDefault="00895400"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54"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Cju+80JAIAACUEAAAOAAAAAAAAAAAAAAAAAC4CAABkcnMvZTJvRG9jLnht&#10;bFBLAQItABQABgAIAAAAIQALRu6C3AAAAAgBAAAPAAAAAAAAAAAAAAAAAH4EAABkcnMvZG93bnJl&#10;di54bWxQSwUGAAAAAAQABADzAAAAhwUAAAAA&#10;" stroked="f">
                <v:textbox>
                  <w:txbxContent>
                    <w:p w:rsidR="00895400" w:rsidRPr="00AA368E" w:rsidRDefault="00895400" w:rsidP="00AA368E">
                      <w:pPr>
                        <w:rPr>
                          <w:sz w:val="28"/>
                          <w:lang w:val="en-CA"/>
                        </w:rPr>
                      </w:pPr>
                      <w:r w:rsidRPr="00AA368E">
                        <w:rPr>
                          <w:sz w:val="28"/>
                        </w:rPr>
                        <w:t>Courbe ROC</w:t>
                      </w:r>
                    </w:p>
                    <w:p w:rsidR="00895400" w:rsidRPr="00AA368E" w:rsidRDefault="00895400"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88" w:name="_Hlk500871090"/>
      <w:r w:rsidR="005D60ED">
        <w:t>«</w:t>
      </w:r>
      <w:r w:rsidR="009E31B3">
        <w:t> </w:t>
      </w:r>
      <w:r w:rsidR="005D60ED">
        <w:t>Hi</w:t>
      </w:r>
      <w:r w:rsidR="0027499B">
        <w:t> </w:t>
      </w:r>
      <w:r w:rsidR="005D60ED">
        <w:t>»</w:t>
      </w:r>
      <w:bookmarkEnd w:id="188"/>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w:lastRenderedPageBreak/>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895400" w:rsidRPr="009E31B3" w:rsidRDefault="00895400" w:rsidP="009E31B3">
                            <w:pPr>
                              <w:rPr>
                                <w:lang w:val="en-CA"/>
                              </w:rPr>
                            </w:pPr>
                            <w:bookmarkStart w:id="189" w:name="_Hlk500870933"/>
                            <w:r>
                              <w:t>Taux de vrais « Hi »</w:t>
                            </w:r>
                            <w:bookmarkEnd w:id="18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55"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C/PhKIsAgAANAQAAA4AAAAAAAAAAAAAAAAALgIA&#10;AGRycy9lMm9Eb2MueG1sUEsBAi0AFAAGAAgAAAAhAOkzTXDiAAAACgEAAA8AAAAAAAAAAAAAAAAA&#10;hgQAAGRycy9kb3ducmV2LnhtbFBLBQYAAAAABAAEAPMAAACVBQAAAAA=&#10;" stroked="f">
                <v:textbox>
                  <w:txbxContent>
                    <w:p w:rsidR="00895400" w:rsidRPr="009E31B3" w:rsidRDefault="00895400" w:rsidP="009E31B3">
                      <w:pPr>
                        <w:rPr>
                          <w:lang w:val="en-CA"/>
                        </w:rPr>
                      </w:pPr>
                      <w:bookmarkStart w:id="190" w:name="_Hlk500870933"/>
                      <w:r>
                        <w:t>Taux de vrais « Hi »</w:t>
                      </w:r>
                      <w:bookmarkEnd w:id="190"/>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895400" w:rsidRDefault="00895400" w:rsidP="0027499B">
                            <w:pPr>
                              <w:rPr>
                                <w:lang w:val="en-CA"/>
                              </w:rPr>
                            </w:pPr>
                            <w:r>
                              <w:t>Taux de faux « Hi »</w:t>
                            </w:r>
                          </w:p>
                          <w:p w:rsidR="00895400" w:rsidRPr="009E31B3" w:rsidRDefault="00895400">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jCGJQ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" stroked="f">
                <v:textbox>
                  <w:txbxContent>
                    <w:p w:rsidR="00895400" w:rsidRDefault="00895400" w:rsidP="0027499B">
                      <w:pPr>
                        <w:rPr>
                          <w:lang w:val="en-CA"/>
                        </w:rPr>
                      </w:pPr>
                      <w:r>
                        <w:t>Taux de faux « Hi »</w:t>
                      </w:r>
                    </w:p>
                    <w:p w:rsidR="00895400" w:rsidRPr="009E31B3" w:rsidRDefault="00895400">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895400" w:rsidRPr="002D7399" w:rsidRDefault="00895400" w:rsidP="009E31B3">
                            <w:pPr>
                              <w:spacing w:line="276" w:lineRule="auto"/>
                              <w:rPr>
                                <w:sz w:val="20"/>
                              </w:rPr>
                            </w:pPr>
                            <w:r>
                              <w:rPr>
                                <w:sz w:val="20"/>
                              </w:rPr>
                              <w:t xml:space="preserve">   </w:t>
                            </w:r>
                            <w:r w:rsidRPr="002D7399">
                              <w:rPr>
                                <w:sz w:val="20"/>
                              </w:rPr>
                              <w:t xml:space="preserve">Score de </w:t>
                            </w:r>
                            <w:r>
                              <w:rPr>
                                <w:sz w:val="20"/>
                              </w:rPr>
                              <w:t>RNASS</w:t>
                            </w:r>
                          </w:p>
                          <w:p w:rsidR="00895400" w:rsidRPr="002D7399" w:rsidRDefault="00895400"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57"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&#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C4IELOIAIAACUEAAAOAAAAAAAAAAAAAAAAAC4CAABkcnMvZTJvRG9jLnhtbFBL&#10;AQItABQABgAIAAAAIQDooCd93QAAAAkBAAAPAAAAAAAAAAAAAAAAAHoEAABkcnMvZG93bnJldi54&#10;bWxQSwUGAAAAAAQABADzAAAAhAUAAAAA&#10;" filled="f">
                <v:textbox>
                  <w:txbxContent>
                    <w:p w:rsidR="00895400" w:rsidRPr="002D7399" w:rsidRDefault="00895400" w:rsidP="009E31B3">
                      <w:pPr>
                        <w:spacing w:line="276" w:lineRule="auto"/>
                        <w:rPr>
                          <w:sz w:val="20"/>
                        </w:rPr>
                      </w:pPr>
                      <w:r>
                        <w:rPr>
                          <w:sz w:val="20"/>
                        </w:rPr>
                        <w:t xml:space="preserve">   </w:t>
                      </w:r>
                      <w:r w:rsidRPr="002D7399">
                        <w:rPr>
                          <w:sz w:val="20"/>
                        </w:rPr>
                        <w:t xml:space="preserve">Score de </w:t>
                      </w:r>
                      <w:r>
                        <w:rPr>
                          <w:sz w:val="20"/>
                        </w:rPr>
                        <w:t>RNASS</w:t>
                      </w:r>
                    </w:p>
                    <w:p w:rsidR="00895400" w:rsidRPr="002D7399" w:rsidRDefault="00895400"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794739">
      <w:pPr>
        <w:pStyle w:val="Figure"/>
      </w:pPr>
      <w:bookmarkStart w:id="191" w:name="_Toc521087484"/>
      <w:r w:rsidRPr="0002526D">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91"/>
    </w:p>
    <w:p w:rsidR="009E31B3" w:rsidRDefault="009E31B3" w:rsidP="009E31B3">
      <w:pPr>
        <w:pStyle w:val="Paragraphesuite"/>
      </w:pPr>
      <w:r>
        <w:t xml:space="preserve">Lorsqu’on considère les </w:t>
      </w:r>
      <w:bookmarkStart w:id="192" w:name="_Hlk501751199"/>
      <w:r w:rsidR="00BA2A98">
        <w:t>nucléotides réactifs</w:t>
      </w:r>
      <w:r>
        <w:t xml:space="preserve"> </w:t>
      </w:r>
      <w:bookmarkEnd w:id="192"/>
      <w:r>
        <w:t>comme des positifs, la précision de ce modèle est de 42.4</w:t>
      </w:r>
      <w:r w:rsidR="006D6871">
        <w:t xml:space="preserve"> </w:t>
      </w:r>
      <w:r>
        <w:t>%</w:t>
      </w:r>
      <w:r w:rsidR="00D2491A">
        <w:t xml:space="preserve"> (</w:t>
      </w:r>
      <w:bookmarkStart w:id="193"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93"/>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895400" w:rsidRPr="00AA368E" w:rsidRDefault="00895400" w:rsidP="00AA368E">
                            <w:pPr>
                              <w:rPr>
                                <w:sz w:val="28"/>
                              </w:rPr>
                            </w:pPr>
                            <w:r>
                              <w:rPr>
                                <w:sz w:val="28"/>
                              </w:rPr>
                              <w:t>Précision en fonction du rappel (« Hi »)</w:t>
                            </w:r>
                          </w:p>
                          <w:p w:rsidR="00895400" w:rsidRPr="00AA368E" w:rsidRDefault="00895400"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58"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nv5JAIAACUEAAAOAAAAZHJzL2Uyb0RvYy54bWysU9tuGyEQfa/Uf0C813ux3Tgrr6PUqatK&#10;6UVK+gEsy3pRgaGAvZt+fQbWca3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8to6Hz4J0CQeauqw9wmd&#10;He99iNmw6iUkfuZByXYnlUqG2zdb5ciRoU52aaUCXoUpQ4aaXi/LZUI2EN8nCWkZUMdK6pqu8rgm&#10;ZUU2Ppo2hQQm1XTGTJQ50RMZmbgJYzNOnTjT3kD7hIQ5mHSLc4aHHtxvSgbUbE39rwNzghL12SDp&#10;18ViEUWejMXyqkTDXXqaSw8zHKFqGiiZjtuQBiPyYeAWm9PJxFvs4pTJKWfUYqLzNDdR7Jd2ivoz&#10;3Ztn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Jg2e/kkAgAAJQQAAA4AAAAAAAAAAAAAAAAALgIAAGRycy9lMm9Eb2Mu&#10;eG1sUEsBAi0AFAAGAAgAAAAhAIoi7XXeAAAACQEAAA8AAAAAAAAAAAAAAAAAfgQAAGRycy9kb3du&#10;cmV2LnhtbFBLBQYAAAAABAAEAPMAAACJBQAAAAA=&#10;" stroked="f">
                <v:textbox>
                  <w:txbxContent>
                    <w:p w:rsidR="00895400" w:rsidRPr="00AA368E" w:rsidRDefault="00895400" w:rsidP="00AA368E">
                      <w:pPr>
                        <w:rPr>
                          <w:sz w:val="28"/>
                        </w:rPr>
                      </w:pPr>
                      <w:r>
                        <w:rPr>
                          <w:sz w:val="28"/>
                        </w:rPr>
                        <w:t>Précision en fonction du rappel (« Hi »)</w:t>
                      </w:r>
                    </w:p>
                    <w:p w:rsidR="00895400" w:rsidRPr="00AA368E" w:rsidRDefault="00895400" w:rsidP="00AA368E">
                      <w:pPr>
                        <w:rPr>
                          <w:sz w:val="28"/>
                        </w:rPr>
                      </w:pPr>
                    </w:p>
                  </w:txbxContent>
                </v:textbox>
                <w10:wrap anchorx="page"/>
              </v:shape>
            </w:pict>
          </mc:Fallback>
        </mc:AlternateContent>
      </w:r>
    </w:p>
    <w:p w:rsidR="005D60ED" w:rsidRDefault="00C442A3" w:rsidP="00DC6D4D">
      <w:pPr>
        <w:pStyle w:val="Paragraphesuite"/>
        <w:jc w:val="center"/>
      </w:pPr>
      <w:r>
        <w:rPr>
          <w:noProof/>
        </w:rPr>
        <w:lastRenderedPageBreak/>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895400" w:rsidRDefault="00895400" w:rsidP="00A77D81">
                            <w:pPr>
                              <w:rPr>
                                <w:lang w:val="en-CA"/>
                              </w:rPr>
                            </w:pPr>
                            <w:r>
                              <w:t>Rappel</w:t>
                            </w:r>
                          </w:p>
                          <w:p w:rsidR="00895400" w:rsidRPr="009E31B3" w:rsidRDefault="00895400"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59"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" stroked="f">
                <v:textbox>
                  <w:txbxContent>
                    <w:p w:rsidR="00895400" w:rsidRDefault="00895400" w:rsidP="00A77D81">
                      <w:pPr>
                        <w:rPr>
                          <w:lang w:val="en-CA"/>
                        </w:rPr>
                      </w:pPr>
                      <w:r>
                        <w:t>Rappel</w:t>
                      </w:r>
                    </w:p>
                    <w:p w:rsidR="00895400" w:rsidRPr="009E31B3" w:rsidRDefault="00895400"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895400" w:rsidRDefault="00895400" w:rsidP="00C442A3">
                            <w:pPr>
                              <w:jc w:val="center"/>
                              <w:rPr>
                                <w:lang w:val="en-CA"/>
                              </w:rPr>
                            </w:pPr>
                            <w:r>
                              <w:t>Précision</w:t>
                            </w:r>
                          </w:p>
                          <w:p w:rsidR="00895400" w:rsidRPr="009E31B3" w:rsidRDefault="00895400"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60"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M1tnNQrAgAAMwQAAA4AAAAAAAAAAAAAAAAALgIA&#10;AGRycy9lMm9Eb2MueG1sUEsBAi0AFAAGAAgAAAAhAJ0ceBXjAAAACwEAAA8AAAAAAAAAAAAAAAAA&#10;hQQAAGRycy9kb3ducmV2LnhtbFBLBQYAAAAABAAEAPMAAACVBQAAAAA=&#10;" stroked="f">
                <v:textbox>
                  <w:txbxContent>
                    <w:p w:rsidR="00895400" w:rsidRDefault="00895400" w:rsidP="00C442A3">
                      <w:pPr>
                        <w:jc w:val="center"/>
                        <w:rPr>
                          <w:lang w:val="en-CA"/>
                        </w:rPr>
                      </w:pPr>
                      <w:r>
                        <w:t>Précision</w:t>
                      </w:r>
                    </w:p>
                    <w:p w:rsidR="00895400" w:rsidRPr="009E31B3" w:rsidRDefault="00895400"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895400" w:rsidRPr="002D7399" w:rsidRDefault="00895400" w:rsidP="005C1D35">
                            <w:pPr>
                              <w:spacing w:line="276" w:lineRule="auto"/>
                              <w:rPr>
                                <w:sz w:val="20"/>
                              </w:rPr>
                            </w:pPr>
                            <w:r>
                              <w:rPr>
                                <w:sz w:val="20"/>
                              </w:rPr>
                              <w:t xml:space="preserve">   </w:t>
                            </w:r>
                            <w:r w:rsidRPr="002D7399">
                              <w:rPr>
                                <w:sz w:val="20"/>
                              </w:rPr>
                              <w:t xml:space="preserve">Score de </w:t>
                            </w:r>
                            <w:r>
                              <w:rPr>
                                <w:sz w:val="20"/>
                              </w:rPr>
                              <w:t>RNASS</w:t>
                            </w:r>
                          </w:p>
                          <w:p w:rsidR="00895400" w:rsidRPr="002D7399" w:rsidRDefault="00895400"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1"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6gtIA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UwOrE8yV5j80KCeRznlt4ZbTr0PznraWYrHn7swUvO9EdLot/M&#10;Fos05PmQNeLMX0bqywhYQVAVj5yN223MD2MU547MaVXWLbk4MjlyplnMch7fTRr2y3PO+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0POoLSACAAAlBAAADgAAAAAAAAAAAAAAAAAuAgAAZHJzL2Uyb0RvYy54bWxQ&#10;SwECLQAUAAYACAAAACEA07wZWt4AAAAKAQAADwAAAAAAAAAAAAAAAAB6BAAAZHJzL2Rvd25yZXYu&#10;eG1sUEsFBgAAAAAEAAQA8wAAAIUFAAAAAA==&#10;" filled="f">
                <v:textbox>
                  <w:txbxContent>
                    <w:p w:rsidR="00895400" w:rsidRPr="002D7399" w:rsidRDefault="00895400" w:rsidP="005C1D35">
                      <w:pPr>
                        <w:spacing w:line="276" w:lineRule="auto"/>
                        <w:rPr>
                          <w:sz w:val="20"/>
                        </w:rPr>
                      </w:pPr>
                      <w:r>
                        <w:rPr>
                          <w:sz w:val="20"/>
                        </w:rPr>
                        <w:t xml:space="preserve">   </w:t>
                      </w:r>
                      <w:r w:rsidRPr="002D7399">
                        <w:rPr>
                          <w:sz w:val="20"/>
                        </w:rPr>
                        <w:t xml:space="preserve">Score de </w:t>
                      </w:r>
                      <w:r>
                        <w:rPr>
                          <w:sz w:val="20"/>
                        </w:rPr>
                        <w:t>RNASS</w:t>
                      </w:r>
                    </w:p>
                    <w:p w:rsidR="00895400" w:rsidRPr="002D7399" w:rsidRDefault="00895400"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794739">
      <w:pPr>
        <w:pStyle w:val="Figure"/>
      </w:pPr>
      <w:bookmarkStart w:id="194" w:name="_Toc521087485"/>
      <w:r w:rsidRPr="0002526D">
        <w:t>Précision en fonction du rappel du modèle de RNASS (en bleu) et de celui basé sur l’état pairé non pairé des nucléotides</w:t>
      </w:r>
      <w:r w:rsidR="005C1D35" w:rsidRPr="0002526D">
        <w:t xml:space="preserve"> (en rouge)</w:t>
      </w:r>
      <w:r w:rsidRPr="0002526D">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194"/>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95" w:name="_Toc521087456"/>
      <w:r>
        <w:lastRenderedPageBreak/>
        <w:t>Comparaison entre le modèle basé sur l’état pairé ou non des nucléotides et le</w:t>
      </w:r>
      <w:r w:rsidR="00520369">
        <w:t xml:space="preserve"> modèle de </w:t>
      </w:r>
      <w:r>
        <w:t xml:space="preserve">basé sur le score de </w:t>
      </w:r>
      <w:r w:rsidR="00520369">
        <w:t>RNASS</w:t>
      </w:r>
      <w:bookmarkEnd w:id="195"/>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895400" w:rsidRPr="00014E0A" w:rsidRDefault="00895400"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62"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jf/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bDKPDirOYWmiPq4GAcR/w+eOjA/aakx1Gsqf+1Z05Qoj4b1HI5Lcs4u+lSzt8jc+KuLdtrCzMc&#10;oWoaKBmP9yHNe+Ts7R1qvpFJjticsZJTzThiSaXTd4gzfH1PXn8/7foP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Ae&#10;Vjf/EgIAAPwDAAAOAAAAAAAAAAAAAAAAAC4CAABkcnMvZTJvRG9jLnhtbFBLAQItABQABgAIAAAA&#10;IQBckx8x3wAAAAsBAAAPAAAAAAAAAAAAAAAAAGwEAABkcnMvZG93bnJldi54bWxQSwUGAAAAAAQA&#10;BADzAAAAeAUAAAAA&#10;" filled="f" stroked="f">
                <v:textbox style="mso-fit-shape-to-text:t">
                  <w:txbxContent>
                    <w:p w:rsidR="00895400" w:rsidRPr="00014E0A" w:rsidRDefault="00895400"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895400" w:rsidRPr="00014E0A" w:rsidRDefault="00895400"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63"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zv8MqxICAAD8AwAADgAAAAAAAAAAAAAAAAAuAgAAZHJzL2Uyb0RvYy54bWxQSwECLQAUAAYACAAA&#10;ACEAwwV/4+AAAAALAQAADwAAAAAAAAAAAAAAAABsBAAAZHJzL2Rvd25yZXYueG1sUEsFBgAAAAAE&#10;AAQA8wAAAHkFAAAAAA==&#10;" filled="f" stroked="f">
                <v:textbox style="mso-fit-shape-to-text:t">
                  <w:txbxContent>
                    <w:p w:rsidR="00895400" w:rsidRPr="00014E0A" w:rsidRDefault="00895400"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895400" w:rsidRPr="00014E0A" w:rsidRDefault="00895400"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64"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I1jENMSAgAA/AMAAA4AAAAAAAAAAAAAAAAALgIAAGRycy9lMm9Eb2MueG1sUEsBAi0AFAAGAAgA&#10;AAAhAGG+nNnhAAAACwEAAA8AAAAAAAAAAAAAAAAAbAQAAGRycy9kb3ducmV2LnhtbFBLBQYAAAAA&#10;BAAEAPMAAAB6BQAAAAA=&#10;" filled="f" stroked="f">
                <v:textbox style="mso-fit-shape-to-text:t">
                  <w:txbxContent>
                    <w:p w:rsidR="00895400" w:rsidRPr="00014E0A" w:rsidRDefault="00895400"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895400" w:rsidRPr="00014E0A" w:rsidRDefault="00895400"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65"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FYPJZRICAAD8AwAADgAAAAAAAAAAAAAAAAAuAgAAZHJzL2Uyb0RvYy54bWxQSwECLQAUAAYACAAA&#10;ACEA7P6AX+AAAAALAQAADwAAAAAAAAAAAAAAAABsBAAAZHJzL2Rvd25yZXYueG1sUEsFBgAAAAAE&#10;AAQA8wAAAHkFAAAAAA==&#10;" filled="f" stroked="f">
                <v:textbox style="mso-fit-shape-to-text:t">
                  <w:txbxContent>
                    <w:p w:rsidR="00895400" w:rsidRPr="00014E0A" w:rsidRDefault="00895400"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895400" w:rsidRPr="00426504" w:rsidRDefault="00895400"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66"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QDHT&#10;cBACAAD8AwAADgAAAAAAAAAAAAAAAAAuAgAAZHJzL2Uyb0RvYy54bWxQSwECLQAUAAYACAAAACEA&#10;Bih6It8AAAAKAQAADwAAAAAAAAAAAAAAAABqBAAAZHJzL2Rvd25yZXYueG1sUEsFBgAAAAAEAAQA&#10;8wAAAHYFAAAAAA==&#10;" filled="f" stroked="f">
                <v:textbox style="mso-fit-shape-to-text:t">
                  <w:txbxContent>
                    <w:p w:rsidR="00895400" w:rsidRPr="00426504" w:rsidRDefault="00895400"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895400" w:rsidRPr="00426504" w:rsidRDefault="00895400"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67"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hFo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" filled="f" stroked="f">
                <v:textbox style="mso-fit-shape-to-text:t">
                  <w:txbxContent>
                    <w:p w:rsidR="00895400" w:rsidRPr="00426504" w:rsidRDefault="00895400"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895400" w:rsidRPr="00426504" w:rsidRDefault="00895400"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68"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BLSxsd&#10;DwIAAPwDAAAOAAAAAAAAAAAAAAAAAC4CAABkcnMvZTJvRG9jLnhtbFBLAQItABQABgAIAAAAIQD5&#10;IcJT3wAAAAoBAAAPAAAAAAAAAAAAAAAAAGkEAABkcnMvZG93bnJldi54bWxQSwUGAAAAAAQABADz&#10;AAAAdQUAAAAA&#10;" filled="f" stroked="f">
                <v:textbox style="mso-fit-shape-to-text:t">
                  <w:txbxContent>
                    <w:p w:rsidR="00895400" w:rsidRPr="00426504" w:rsidRDefault="00895400"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895400" w:rsidRPr="00426504" w:rsidRDefault="00895400"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9"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Ti3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" filled="f" stroked="f">
                <v:textbox style="mso-fit-shape-to-text:t">
                  <w:txbxContent>
                    <w:p w:rsidR="00895400" w:rsidRPr="00426504" w:rsidRDefault="00895400"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196" w:name="_Hlk501741938"/>
      <w:bookmarkEnd w:id="196"/>
    </w:p>
    <w:p w:rsidR="005A7C5F" w:rsidRPr="005A7C5F" w:rsidRDefault="005A7C5F" w:rsidP="00794739">
      <w:pPr>
        <w:pStyle w:val="Figure"/>
      </w:pPr>
      <w:bookmarkStart w:id="197" w:name="_Toc521087486"/>
      <w:r w:rsidRPr="005A7C5F">
        <w:t>Distribution des nucléotides en fonction de leur état (axe des ordonnés), de leur score de prédiction de RNASS (axe des abscisses) et de leur réactivité chimique (couleur).</w:t>
      </w:r>
      <w:r>
        <w:t xml:space="preserve"> Les points rouges représentent les nucléotides réactifs. Ils sont beaucoup plus présent</w:t>
      </w:r>
      <w:r w:rsidR="002F0270">
        <w:t>s</w:t>
      </w:r>
      <w:r>
        <w:t xml:space="preserve"> lorsque le nucléotide est non pairé et lorsque son score de </w:t>
      </w:r>
      <w:r>
        <w:lastRenderedPageBreak/>
        <w:t>prédiction est élevé. Cette visualisation a été faite avec Orange, un logiciel d’apprentissage machine.</w:t>
      </w:r>
      <w:bookmarkEnd w:id="197"/>
    </w:p>
    <w:p w:rsidR="0002526D" w:rsidRDefault="0002526D" w:rsidP="0002526D">
      <w:pPr>
        <w:pStyle w:val="Paragraphesuite"/>
      </w:pPr>
      <w:r>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198" w:name="_Toc502671874"/>
      <w:bookmarkStart w:id="199" w:name="_Toc502671984"/>
      <w:r>
        <w:t>Conclusion du chapitre 3</w:t>
      </w:r>
      <w:bookmarkEnd w:id="198"/>
      <w:bookmarkEnd w:id="199"/>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00" w:name="_Toc15360942"/>
      <w:bookmarkStart w:id="201" w:name="_Toc15361297"/>
      <w:bookmarkStart w:id="202" w:name="_Toc20041543"/>
      <w:bookmarkStart w:id="203" w:name="_Toc20313905"/>
      <w:bookmarkStart w:id="204" w:name="_Toc20314795"/>
      <w:bookmarkStart w:id="205" w:name="_Toc502671875"/>
      <w:bookmarkStart w:id="206" w:name="_Toc502671985"/>
      <w:bookmarkEnd w:id="167"/>
      <w:bookmarkEnd w:id="168"/>
      <w:bookmarkEnd w:id="169"/>
      <w:bookmarkEnd w:id="170"/>
      <w:bookmarkEnd w:id="171"/>
      <w:r w:rsidRPr="00002319">
        <w:lastRenderedPageBreak/>
        <w:t>Conclusion</w:t>
      </w:r>
      <w:bookmarkEnd w:id="200"/>
      <w:bookmarkEnd w:id="201"/>
      <w:bookmarkEnd w:id="202"/>
      <w:bookmarkEnd w:id="203"/>
      <w:bookmarkEnd w:id="204"/>
      <w:bookmarkEnd w:id="205"/>
      <w:bookmarkEnd w:id="206"/>
    </w:p>
    <w:p w:rsidR="00D56507" w:rsidRDefault="00D56507" w:rsidP="00D56507">
      <w:pPr>
        <w:pStyle w:val="Heading2"/>
      </w:pPr>
      <w:bookmarkStart w:id="207" w:name="_Toc502671876"/>
      <w:bookmarkStart w:id="208" w:name="_Toc502671986"/>
      <w:r>
        <w:t>Qu’est-ce qui fait qu’un nucléotide réagit?</w:t>
      </w:r>
      <w:bookmarkEnd w:id="207"/>
      <w:bookmarkEnd w:id="208"/>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09" w:name="_Toc502671877"/>
      <w:bookmarkStart w:id="210" w:name="_Toc502671987"/>
      <w:r>
        <w:t>Champ d’étude à venir</w:t>
      </w:r>
      <w:r w:rsidR="00CE3915">
        <w:t xml:space="preserve"> et algorithme</w:t>
      </w:r>
      <w:r w:rsidR="0038644F">
        <w:t>s</w:t>
      </w:r>
      <w:r w:rsidR="00CE3915">
        <w:t xml:space="preserve"> à considérer</w:t>
      </w:r>
      <w:bookmarkEnd w:id="209"/>
      <w:bookmarkEnd w:id="210"/>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895400">
        <w:instrText xml:space="preserve"> ADDIN EN.CITE &lt;EndNote&gt;&lt;Cite&gt;&lt;Author&gt;Lamiable&lt;/Author&gt;&lt;Year&gt;2013&lt;/Year&gt;&lt;RecNum&gt;40&lt;/RecNum&gt;&lt;DisplayText&gt;[37]&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895400">
        <w:rPr>
          <w:noProof/>
        </w:rPr>
        <w:t>[37]</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4"/>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11" w:name="_Toc502671878"/>
      <w:bookmarkStart w:id="212" w:name="_Toc502671988"/>
      <w:proofErr w:type="spellStart"/>
      <w:r w:rsidRPr="00032800">
        <w:rPr>
          <w:lang w:val="en-CA"/>
        </w:rPr>
        <w:lastRenderedPageBreak/>
        <w:t>Bibliographie</w:t>
      </w:r>
      <w:bookmarkEnd w:id="211"/>
      <w:bookmarkEnd w:id="212"/>
      <w:proofErr w:type="spellEnd"/>
    </w:p>
    <w:p w:rsidR="009E739F" w:rsidRPr="00032800" w:rsidRDefault="009E739F" w:rsidP="009E739F">
      <w:pPr>
        <w:rPr>
          <w:lang w:val="en-CA"/>
        </w:rPr>
      </w:pPr>
    </w:p>
    <w:p w:rsidR="00895400" w:rsidRPr="00895400" w:rsidRDefault="009E739F" w:rsidP="00895400">
      <w:pPr>
        <w:pStyle w:val="EndNoteBibliography"/>
        <w:ind w:left="720" w:hanging="720"/>
      </w:pPr>
      <w:r>
        <w:fldChar w:fldCharType="begin"/>
      </w:r>
      <w:r w:rsidRPr="009B32BA">
        <w:rPr>
          <w:lang w:val="en-CA"/>
        </w:rPr>
        <w:instrText xml:space="preserve"> ADDIN EN.REFLIST </w:instrText>
      </w:r>
      <w:r>
        <w:fldChar w:fldCharType="separate"/>
      </w:r>
      <w:r w:rsidR="00895400" w:rsidRPr="00895400">
        <w:t>1.</w:t>
      </w:r>
      <w:r w:rsidR="00895400" w:rsidRPr="00895400">
        <w:tab/>
        <w:t xml:space="preserve">Vangaveti, S., S.V. Ranganathan, and A.A. Chen, </w:t>
      </w:r>
      <w:r w:rsidR="00895400" w:rsidRPr="00895400">
        <w:rPr>
          <w:i/>
        </w:rPr>
        <w:t>Advances in RNA molecular dynamics: a simulator's guide to RNA force fields.</w:t>
      </w:r>
      <w:r w:rsidR="00895400" w:rsidRPr="00895400">
        <w:t xml:space="preserve"> Wiley Interdisciplinary Reviews: RNA, 2017. </w:t>
      </w:r>
      <w:r w:rsidR="00895400" w:rsidRPr="00895400">
        <w:rPr>
          <w:b/>
        </w:rPr>
        <w:t>8</w:t>
      </w:r>
      <w:r w:rsidR="00895400" w:rsidRPr="00895400">
        <w:t>.</w:t>
      </w:r>
    </w:p>
    <w:p w:rsidR="00895400" w:rsidRPr="00895400" w:rsidRDefault="00895400" w:rsidP="00895400">
      <w:pPr>
        <w:pStyle w:val="EndNoteBibliography"/>
        <w:ind w:left="720" w:hanging="720"/>
      </w:pPr>
      <w:r w:rsidRPr="00895400">
        <w:t>2.</w:t>
      </w:r>
      <w:r w:rsidRPr="00895400">
        <w:tab/>
        <w:t xml:space="preserve">Deigan, K.E., et al., </w:t>
      </w:r>
      <w:r w:rsidRPr="00895400">
        <w:rPr>
          <w:i/>
        </w:rPr>
        <w:t>Accurate SHAPE-directed RNA structure determination.</w:t>
      </w:r>
      <w:r w:rsidRPr="00895400">
        <w:t xml:space="preserve"> Proceedings of the National Academy of Sciences, 2009. </w:t>
      </w:r>
      <w:r w:rsidRPr="00895400">
        <w:rPr>
          <w:b/>
        </w:rPr>
        <w:t>106</w:t>
      </w:r>
      <w:r w:rsidRPr="00895400">
        <w:t>: p. 97-102.</w:t>
      </w:r>
    </w:p>
    <w:p w:rsidR="00895400" w:rsidRPr="00895400" w:rsidRDefault="00895400" w:rsidP="00895400">
      <w:pPr>
        <w:pStyle w:val="EndNoteBibliography"/>
        <w:ind w:left="720" w:hanging="720"/>
      </w:pPr>
      <w:r w:rsidRPr="00895400">
        <w:t>3.</w:t>
      </w:r>
      <w:r w:rsidRPr="00895400">
        <w:tab/>
        <w:t xml:space="preserve">Hajdin, C.E., et al., </w:t>
      </w:r>
      <w:r w:rsidRPr="00895400">
        <w:rPr>
          <w:i/>
        </w:rPr>
        <w:t>Accurate SHAPE-directed RNA secondary structure modeling, including pseudoknots.</w:t>
      </w:r>
      <w:r w:rsidRPr="00895400">
        <w:t xml:space="preserve"> Proceedings of the National Academy of Sciences, 2013. </w:t>
      </w:r>
      <w:r w:rsidRPr="00895400">
        <w:rPr>
          <w:b/>
        </w:rPr>
        <w:t>110</w:t>
      </w:r>
      <w:r w:rsidRPr="00895400">
        <w:t>: p. 5498-5503.</w:t>
      </w:r>
    </w:p>
    <w:p w:rsidR="00895400" w:rsidRPr="00895400" w:rsidRDefault="00895400" w:rsidP="00895400">
      <w:pPr>
        <w:pStyle w:val="EndNoteBibliography"/>
        <w:ind w:left="720" w:hanging="720"/>
      </w:pPr>
      <w:r w:rsidRPr="00895400">
        <w:t>4.</w:t>
      </w:r>
      <w:r w:rsidRPr="00895400">
        <w:tab/>
        <w:t xml:space="preserve">Lucks, J.B., et al., </w:t>
      </w:r>
      <w:r w:rsidRPr="00895400">
        <w:rPr>
          <w:i/>
        </w:rPr>
        <w:t>Multiplexed RNA structure characterization with selective 2'-hydroxyl acylation analyzed by primer extension sequencing (SHAPE-Seq).</w:t>
      </w:r>
      <w:r w:rsidRPr="00895400">
        <w:t xml:space="preserve"> Proceedings of the National Academy of Sciences, 2011. </w:t>
      </w:r>
      <w:r w:rsidRPr="00895400">
        <w:rPr>
          <w:b/>
        </w:rPr>
        <w:t>108</w:t>
      </w:r>
      <w:r w:rsidRPr="00895400">
        <w:t>: p. 11063-11068.</w:t>
      </w:r>
    </w:p>
    <w:p w:rsidR="00895400" w:rsidRPr="00895400" w:rsidRDefault="00895400" w:rsidP="00895400">
      <w:pPr>
        <w:pStyle w:val="EndNoteBibliography"/>
        <w:ind w:left="720" w:hanging="720"/>
      </w:pPr>
      <w:r w:rsidRPr="00895400">
        <w:t>5.</w:t>
      </w:r>
      <w:r w:rsidRPr="00895400">
        <w:tab/>
        <w:t xml:space="preserve">Yesselman, J.D., et al., </w:t>
      </w:r>
      <w:r w:rsidRPr="00895400">
        <w:rPr>
          <w:i/>
        </w:rPr>
        <w:t>Updates to the RNA mapping database (RMDB), version 2.</w:t>
      </w:r>
      <w:r w:rsidRPr="00895400">
        <w:t xml:space="preserve"> Nucleic Acids Research, 2017: p. 1-5.</w:t>
      </w:r>
    </w:p>
    <w:p w:rsidR="00895400" w:rsidRPr="00895400" w:rsidRDefault="00895400" w:rsidP="00895400">
      <w:pPr>
        <w:pStyle w:val="EndNoteBibliography"/>
        <w:ind w:left="720" w:hanging="720"/>
      </w:pPr>
      <w:r w:rsidRPr="00895400">
        <w:t>6.</w:t>
      </w:r>
      <w:r w:rsidRPr="00895400">
        <w:tab/>
        <w:t xml:space="preserve">Dahm, R., </w:t>
      </w:r>
      <w:r w:rsidRPr="00895400">
        <w:rPr>
          <w:i/>
        </w:rPr>
        <w:t>Friedrich Miescher and the discovery of DNA.</w:t>
      </w:r>
      <w:r w:rsidRPr="00895400">
        <w:t xml:space="preserve"> Developmental Biology, 2005. </w:t>
      </w:r>
      <w:r w:rsidRPr="00895400">
        <w:rPr>
          <w:b/>
        </w:rPr>
        <w:t>278</w:t>
      </w:r>
      <w:r w:rsidRPr="00895400">
        <w:t>: p. 274-288.</w:t>
      </w:r>
    </w:p>
    <w:p w:rsidR="00895400" w:rsidRPr="00895400" w:rsidRDefault="00895400" w:rsidP="00895400">
      <w:pPr>
        <w:pStyle w:val="EndNoteBibliography"/>
        <w:ind w:left="720" w:hanging="720"/>
      </w:pPr>
      <w:r w:rsidRPr="00895400">
        <w:t>7.</w:t>
      </w:r>
      <w:r w:rsidRPr="00895400">
        <w:tab/>
        <w:t xml:space="preserve">Caspersson, T. and J. Schultz, </w:t>
      </w:r>
      <w:r w:rsidRPr="00895400">
        <w:rPr>
          <w:i/>
        </w:rPr>
        <w:t>Pentose Nucleotides in the Cytoplasm of Growing Tissues.</w:t>
      </w:r>
      <w:r w:rsidRPr="00895400">
        <w:t xml:space="preserve"> Nature, 1939. </w:t>
      </w:r>
      <w:r w:rsidRPr="00895400">
        <w:rPr>
          <w:b/>
        </w:rPr>
        <w:t>143</w:t>
      </w:r>
      <w:r w:rsidRPr="00895400">
        <w:t>: p. 602.</w:t>
      </w:r>
    </w:p>
    <w:p w:rsidR="00895400" w:rsidRPr="00895400" w:rsidRDefault="00895400" w:rsidP="00895400">
      <w:pPr>
        <w:pStyle w:val="EndNoteBibliography"/>
        <w:ind w:left="720" w:hanging="720"/>
      </w:pPr>
      <w:r w:rsidRPr="00895400">
        <w:t>8.</w:t>
      </w:r>
      <w:r w:rsidRPr="00895400">
        <w:tab/>
        <w:t xml:space="preserve">Watson, J.D. and F.H.C. Crick, </w:t>
      </w:r>
      <w:r w:rsidRPr="00895400">
        <w:rPr>
          <w:i/>
        </w:rPr>
        <w:t>Molecular structure of nucleic acids</w:t>
      </w:r>
      <w:r w:rsidRPr="00895400">
        <w:t xml:space="preserve">, in </w:t>
      </w:r>
      <w:r w:rsidRPr="00895400">
        <w:rPr>
          <w:i/>
        </w:rPr>
        <w:t>Nature</w:t>
      </w:r>
      <w:r w:rsidRPr="00895400">
        <w:t>. 1953. p. 737-738.</w:t>
      </w:r>
    </w:p>
    <w:p w:rsidR="00895400" w:rsidRPr="00895400" w:rsidRDefault="00895400" w:rsidP="00895400">
      <w:pPr>
        <w:pStyle w:val="EndNoteBibliography"/>
        <w:ind w:left="720" w:hanging="720"/>
      </w:pPr>
      <w:r w:rsidRPr="00895400">
        <w:t>9.</w:t>
      </w:r>
      <w:r w:rsidRPr="00895400">
        <w:tab/>
        <w:t xml:space="preserve">Jacob, F. and J. Monod, </w:t>
      </w:r>
      <w:r w:rsidRPr="00895400">
        <w:rPr>
          <w:i/>
        </w:rPr>
        <w:t>Genetic regulatory mechanisms in the synthesis of proteins.</w:t>
      </w:r>
      <w:r w:rsidRPr="00895400">
        <w:t xml:space="preserve"> Journal of Molecular Biology, 1961. </w:t>
      </w:r>
      <w:r w:rsidRPr="00895400">
        <w:rPr>
          <w:b/>
        </w:rPr>
        <w:t>3</w:t>
      </w:r>
      <w:r w:rsidRPr="00895400">
        <w:t>(3): p. 318-356.</w:t>
      </w:r>
    </w:p>
    <w:p w:rsidR="00895400" w:rsidRPr="00895400" w:rsidRDefault="00895400" w:rsidP="00895400">
      <w:pPr>
        <w:pStyle w:val="EndNoteBibliography"/>
        <w:ind w:left="720" w:hanging="720"/>
      </w:pPr>
      <w:r w:rsidRPr="00895400">
        <w:t>10.</w:t>
      </w:r>
      <w:r w:rsidRPr="00895400">
        <w:tab/>
        <w:t xml:space="preserve">Holley Rw Fau - Apgar, J., et al., </w:t>
      </w:r>
      <w:r w:rsidRPr="00895400">
        <w:rPr>
          <w:i/>
        </w:rPr>
        <w:t>STRUCTURE OF A RIBONUCLEIC ACID.</w:t>
      </w:r>
      <w:r w:rsidRPr="00895400">
        <w:t xml:space="preserve"> (0036-8075 (Print)).</w:t>
      </w:r>
    </w:p>
    <w:p w:rsidR="00895400" w:rsidRPr="00895400" w:rsidRDefault="00895400" w:rsidP="00895400">
      <w:pPr>
        <w:pStyle w:val="EndNoteBibliography"/>
        <w:ind w:left="720" w:hanging="720"/>
      </w:pPr>
      <w:r w:rsidRPr="00895400">
        <w:t>11.</w:t>
      </w:r>
      <w:r w:rsidRPr="00895400">
        <w:tab/>
        <w:t xml:space="preserve">Tinoco I Jr Fau - Uhlenbeck, O.C., M.D. Uhlenbeck Oc Fau - Levine, and M.D. Levine, </w:t>
      </w:r>
      <w:r w:rsidRPr="00895400">
        <w:rPr>
          <w:i/>
        </w:rPr>
        <w:t>Estimation of secondary structure in ribonucleic acids.</w:t>
      </w:r>
      <w:r w:rsidRPr="00895400">
        <w:t xml:space="preserve"> (0028-0836 (Print)).</w:t>
      </w:r>
    </w:p>
    <w:p w:rsidR="00895400" w:rsidRPr="00895400" w:rsidRDefault="00895400" w:rsidP="00895400">
      <w:pPr>
        <w:pStyle w:val="EndNoteBibliography"/>
        <w:ind w:left="720" w:hanging="720"/>
      </w:pPr>
      <w:r w:rsidRPr="00895400">
        <w:t>12.</w:t>
      </w:r>
      <w:r w:rsidRPr="00895400">
        <w:tab/>
        <w:t xml:space="preserve">Nussinov, R., et al., </w:t>
      </w:r>
      <w:r w:rsidRPr="00895400">
        <w:rPr>
          <w:i/>
        </w:rPr>
        <w:t>Algorithms for Loop Matchings.</w:t>
      </w:r>
      <w:r w:rsidRPr="00895400">
        <w:t xml:space="preserve"> SIAM Journal on Applied Mathematics, 1978. </w:t>
      </w:r>
      <w:r w:rsidRPr="00895400">
        <w:rPr>
          <w:b/>
        </w:rPr>
        <w:t>35</w:t>
      </w:r>
      <w:r w:rsidRPr="00895400">
        <w:t>(1): p. 68-82.</w:t>
      </w:r>
    </w:p>
    <w:p w:rsidR="00895400" w:rsidRPr="00895400" w:rsidRDefault="00895400" w:rsidP="00895400">
      <w:pPr>
        <w:pStyle w:val="EndNoteBibliography"/>
        <w:ind w:left="720" w:hanging="720"/>
      </w:pPr>
      <w:r w:rsidRPr="00895400">
        <w:t>13.</w:t>
      </w:r>
      <w:r w:rsidRPr="00895400">
        <w:tab/>
        <w:t xml:space="preserve">Brassard, G. and P. Bratley, </w:t>
      </w:r>
      <w:r w:rsidRPr="00895400">
        <w:rPr>
          <w:i/>
        </w:rPr>
        <w:t>Fundamentals of Algorithmics</w:t>
      </w:r>
      <w:r w:rsidRPr="00895400">
        <w:t>. 1995. p. 524.</w:t>
      </w:r>
    </w:p>
    <w:p w:rsidR="00895400" w:rsidRPr="00895400" w:rsidRDefault="00895400" w:rsidP="00895400">
      <w:pPr>
        <w:pStyle w:val="EndNoteBibliography"/>
        <w:ind w:left="720" w:hanging="720"/>
      </w:pPr>
      <w:r w:rsidRPr="00895400">
        <w:t>14.</w:t>
      </w:r>
      <w:r w:rsidRPr="00895400">
        <w:tab/>
        <w:t xml:space="preserve">Zuker, M., </w:t>
      </w:r>
      <w:r w:rsidRPr="00895400">
        <w:rPr>
          <w:i/>
        </w:rPr>
        <w:t>On finding all suboptimal foldings of an RNA molecule.</w:t>
      </w:r>
      <w:r w:rsidRPr="00895400">
        <w:t xml:space="preserve"> 1989(0036-8075 (Print)).</w:t>
      </w:r>
    </w:p>
    <w:p w:rsidR="00895400" w:rsidRPr="00895400" w:rsidRDefault="00895400" w:rsidP="00895400">
      <w:pPr>
        <w:pStyle w:val="EndNoteBibliography"/>
        <w:ind w:left="720" w:hanging="720"/>
      </w:pPr>
      <w:r w:rsidRPr="00895400">
        <w:t>15.</w:t>
      </w:r>
      <w:r w:rsidRPr="00895400">
        <w:tab/>
        <w:t xml:space="preserve">Zuker, M. and D. Sankoff, </w:t>
      </w:r>
      <w:r w:rsidRPr="00895400">
        <w:rPr>
          <w:i/>
        </w:rPr>
        <w:t>RNA secondary structures and their prediction.</w:t>
      </w:r>
      <w:r w:rsidRPr="00895400">
        <w:t xml:space="preserve"> Bulletin of Mathematical Biology, 1984. </w:t>
      </w:r>
      <w:r w:rsidRPr="00895400">
        <w:rPr>
          <w:b/>
        </w:rPr>
        <w:t>46</w:t>
      </w:r>
      <w:r w:rsidRPr="00895400">
        <w:t>(4): p. 591-621.</w:t>
      </w:r>
    </w:p>
    <w:p w:rsidR="00895400" w:rsidRPr="00895400" w:rsidRDefault="00895400" w:rsidP="00895400">
      <w:pPr>
        <w:pStyle w:val="EndNoteBibliography"/>
        <w:ind w:left="720" w:hanging="720"/>
      </w:pPr>
      <w:r w:rsidRPr="00895400">
        <w:t>16.</w:t>
      </w:r>
      <w:r w:rsidRPr="00895400">
        <w:tab/>
        <w:t xml:space="preserve">McCaskill, J.S., </w:t>
      </w:r>
      <w:r w:rsidRPr="00895400">
        <w:rPr>
          <w:i/>
        </w:rPr>
        <w:t>The equilibrium partition function and base pair binding probabilities for RNA secondary structure.</w:t>
      </w:r>
      <w:r w:rsidRPr="00895400">
        <w:t xml:space="preserve"> (0006-3525 (Print)).</w:t>
      </w:r>
    </w:p>
    <w:p w:rsidR="00895400" w:rsidRPr="00895400" w:rsidRDefault="00895400" w:rsidP="00895400">
      <w:pPr>
        <w:pStyle w:val="EndNoteBibliography"/>
        <w:ind w:left="720" w:hanging="720"/>
      </w:pPr>
      <w:r w:rsidRPr="00895400">
        <w:t>17.</w:t>
      </w:r>
      <w:r w:rsidRPr="00895400">
        <w:tab/>
        <w:t xml:space="preserve">Major, F., et al., </w:t>
      </w:r>
      <w:r w:rsidRPr="00895400">
        <w:rPr>
          <w:i/>
        </w:rPr>
        <w:t>The combination of symbolic and numerical computation for three-dimensional modeling of RNA.</w:t>
      </w:r>
      <w:r w:rsidRPr="00895400">
        <w:t xml:space="preserve"> Science (New York, N.Y.), 1991. </w:t>
      </w:r>
      <w:r w:rsidRPr="00895400">
        <w:rPr>
          <w:b/>
        </w:rPr>
        <w:t>253</w:t>
      </w:r>
      <w:r w:rsidRPr="00895400">
        <w:t>: p. 1255-60.</w:t>
      </w:r>
    </w:p>
    <w:p w:rsidR="00895400" w:rsidRPr="00895400" w:rsidRDefault="00895400" w:rsidP="00895400">
      <w:pPr>
        <w:pStyle w:val="EndNoteBibliography"/>
        <w:ind w:left="720" w:hanging="720"/>
      </w:pPr>
      <w:r w:rsidRPr="00895400">
        <w:t>18.</w:t>
      </w:r>
      <w:r w:rsidRPr="00895400">
        <w:tab/>
        <w:t xml:space="preserve">Hofacker, I.L., et al., </w:t>
      </w:r>
      <w:r w:rsidRPr="00895400">
        <w:rPr>
          <w:i/>
        </w:rPr>
        <w:t>Fast folding and comparison of RNA secondary structures.</w:t>
      </w:r>
      <w:r w:rsidRPr="00895400">
        <w:t xml:space="preserve"> Monatshefte f??r Chemie Chemical Monthly, 1989. </w:t>
      </w:r>
      <w:r w:rsidRPr="00895400">
        <w:rPr>
          <w:b/>
        </w:rPr>
        <w:t>125</w:t>
      </w:r>
      <w:r w:rsidRPr="00895400">
        <w:t>: p. 167-188.</w:t>
      </w:r>
    </w:p>
    <w:p w:rsidR="00895400" w:rsidRPr="00895400" w:rsidRDefault="00895400" w:rsidP="00895400">
      <w:pPr>
        <w:pStyle w:val="EndNoteBibliography"/>
        <w:ind w:left="720" w:hanging="720"/>
      </w:pPr>
      <w:r w:rsidRPr="00895400">
        <w:t>19.</w:t>
      </w:r>
      <w:r w:rsidRPr="00895400">
        <w:tab/>
        <w:t xml:space="preserve">Serra, M.J. and D.H. Turner, </w:t>
      </w:r>
      <w:r w:rsidRPr="00895400">
        <w:rPr>
          <w:i/>
        </w:rPr>
        <w:t>Predicting thermodynamic properties of RNA.</w:t>
      </w:r>
      <w:r w:rsidRPr="00895400">
        <w:t xml:space="preserve"> (0076-6879 (Print)).</w:t>
      </w:r>
    </w:p>
    <w:p w:rsidR="00895400" w:rsidRPr="00895400" w:rsidRDefault="00895400" w:rsidP="00895400">
      <w:pPr>
        <w:pStyle w:val="EndNoteBibliography"/>
        <w:ind w:left="720" w:hanging="720"/>
      </w:pPr>
      <w:r w:rsidRPr="00895400">
        <w:lastRenderedPageBreak/>
        <w:t>20.</w:t>
      </w:r>
      <w:r w:rsidRPr="00895400">
        <w:tab/>
        <w:t xml:space="preserve">Parisien, M. and F. Major, </w:t>
      </w:r>
      <w:r w:rsidRPr="00895400">
        <w:rPr>
          <w:i/>
        </w:rPr>
        <w:t>The MC-Fold and MC-Sym pipeline infers RNA structure from sequence data.</w:t>
      </w:r>
      <w:r w:rsidRPr="00895400">
        <w:t xml:space="preserve"> Nature, 2008. </w:t>
      </w:r>
      <w:r w:rsidRPr="00895400">
        <w:rPr>
          <w:b/>
        </w:rPr>
        <w:t>452</w:t>
      </w:r>
      <w:r w:rsidRPr="00895400">
        <w:t>: p. 51-55.</w:t>
      </w:r>
    </w:p>
    <w:p w:rsidR="00895400" w:rsidRPr="00895400" w:rsidRDefault="00895400" w:rsidP="00895400">
      <w:pPr>
        <w:pStyle w:val="EndNoteBibliography"/>
        <w:ind w:left="720" w:hanging="720"/>
      </w:pPr>
      <w:r w:rsidRPr="00895400">
        <w:t>21.</w:t>
      </w:r>
      <w:r w:rsidRPr="00895400">
        <w:tab/>
        <w:t xml:space="preserve">Mandal, M. and R.R. Breaker, </w:t>
      </w:r>
      <w:r w:rsidRPr="00895400">
        <w:rPr>
          <w:i/>
        </w:rPr>
        <w:t>Gene regulation by riboswitches.</w:t>
      </w:r>
      <w:r w:rsidRPr="00895400">
        <w:t xml:space="preserve"> Nature reviews. Molecular cell biology, 2004. </w:t>
      </w:r>
      <w:r w:rsidRPr="00895400">
        <w:rPr>
          <w:b/>
        </w:rPr>
        <w:t>5</w:t>
      </w:r>
      <w:r w:rsidRPr="00895400">
        <w:t>: p. 451-463.</w:t>
      </w:r>
    </w:p>
    <w:p w:rsidR="00895400" w:rsidRPr="00895400" w:rsidRDefault="00895400" w:rsidP="00895400">
      <w:pPr>
        <w:pStyle w:val="EndNoteBibliography"/>
        <w:ind w:left="720" w:hanging="720"/>
      </w:pPr>
      <w:r w:rsidRPr="00895400">
        <w:t>22.</w:t>
      </w:r>
      <w:r w:rsidRPr="00895400">
        <w:tab/>
        <w:t xml:space="preserve">Almeida, M.I., et al., </w:t>
      </w:r>
      <w:r w:rsidRPr="00895400">
        <w:rPr>
          <w:i/>
        </w:rPr>
        <w:t>MicroRNAs: genomics, biogenesis, mechanism, and function.</w:t>
      </w:r>
      <w:r w:rsidRPr="00895400">
        <w:t xml:space="preserve"> Cell, 2015. </w:t>
      </w:r>
      <w:r w:rsidRPr="00895400">
        <w:rPr>
          <w:b/>
        </w:rPr>
        <w:t>33</w:t>
      </w:r>
      <w:r w:rsidRPr="00895400">
        <w:t>: p. 4663-4670.</w:t>
      </w:r>
    </w:p>
    <w:p w:rsidR="00895400" w:rsidRPr="00895400" w:rsidRDefault="00895400" w:rsidP="00895400">
      <w:pPr>
        <w:pStyle w:val="EndNoteBibliography"/>
        <w:ind w:left="720" w:hanging="720"/>
      </w:pPr>
      <w:r w:rsidRPr="00895400">
        <w:t>23.</w:t>
      </w:r>
      <w:r w:rsidRPr="00895400">
        <w:tab/>
        <w:t xml:space="preserve">Weill, N., et al., </w:t>
      </w:r>
      <w:r w:rsidRPr="00895400">
        <w:rPr>
          <w:i/>
        </w:rPr>
        <w:t>MiRBooking simulates the stoichiometric mode of action of microRNAs.</w:t>
      </w:r>
      <w:r w:rsidRPr="00895400">
        <w:t xml:space="preserve"> Nucleic Acids Res, 2015. </w:t>
      </w:r>
      <w:r w:rsidRPr="00895400">
        <w:rPr>
          <w:b/>
        </w:rPr>
        <w:t>43</w:t>
      </w:r>
      <w:r w:rsidRPr="00895400">
        <w:t>(14): p. 6730-8.</w:t>
      </w:r>
    </w:p>
    <w:p w:rsidR="00895400" w:rsidRPr="00895400" w:rsidRDefault="00895400" w:rsidP="00895400">
      <w:pPr>
        <w:pStyle w:val="EndNoteBibliography"/>
        <w:ind w:left="720" w:hanging="720"/>
      </w:pPr>
      <w:r w:rsidRPr="00895400">
        <w:t>24.</w:t>
      </w:r>
      <w:r w:rsidRPr="00895400">
        <w:tab/>
        <w:t xml:space="preserve">Patel, D.J., </w:t>
      </w:r>
      <w:r w:rsidRPr="00895400">
        <w:rPr>
          <w:i/>
        </w:rPr>
        <w:t>Structural analysis of nucleic acid aptamers.</w:t>
      </w:r>
      <w:r w:rsidRPr="00895400">
        <w:t xml:space="preserve"> Current opinion in chemical biology, 1997. </w:t>
      </w:r>
      <w:r w:rsidRPr="00895400">
        <w:rPr>
          <w:b/>
        </w:rPr>
        <w:t>1</w:t>
      </w:r>
      <w:r w:rsidRPr="00895400">
        <w:t>: p. 32-46.</w:t>
      </w:r>
    </w:p>
    <w:p w:rsidR="00895400" w:rsidRPr="00895400" w:rsidRDefault="00895400" w:rsidP="00895400">
      <w:pPr>
        <w:pStyle w:val="EndNoteBibliography"/>
        <w:ind w:left="720" w:hanging="720"/>
      </w:pPr>
      <w:r w:rsidRPr="00895400">
        <w:t>25.</w:t>
      </w:r>
      <w:r w:rsidRPr="00895400">
        <w:tab/>
        <w:t xml:space="preserve">Bolton, E.E., et al., </w:t>
      </w:r>
      <w:r w:rsidRPr="00895400">
        <w:rPr>
          <w:i/>
        </w:rPr>
        <w:t>PubChem3D: A new resource for scientists.</w:t>
      </w:r>
      <w:r w:rsidRPr="00895400">
        <w:t xml:space="preserve"> Journal of Cheminformatics, 2011. </w:t>
      </w:r>
      <w:r w:rsidRPr="00895400">
        <w:rPr>
          <w:b/>
        </w:rPr>
        <w:t>3</w:t>
      </w:r>
      <w:r w:rsidRPr="00895400">
        <w:t>: p. 1-15.</w:t>
      </w:r>
    </w:p>
    <w:p w:rsidR="00895400" w:rsidRPr="00895400" w:rsidRDefault="00895400" w:rsidP="00895400">
      <w:pPr>
        <w:pStyle w:val="EndNoteBibliography"/>
        <w:ind w:left="720" w:hanging="720"/>
      </w:pPr>
      <w:r w:rsidRPr="00895400">
        <w:t>26.</w:t>
      </w:r>
      <w:r w:rsidRPr="00895400">
        <w:tab/>
        <w:t xml:space="preserve">Staple, D.W. and S.E. Butcher, </w:t>
      </w:r>
      <w:r w:rsidRPr="00895400">
        <w:rPr>
          <w:i/>
        </w:rPr>
        <w:t>Pseudoknots: RNA structures with diverse functions.</w:t>
      </w:r>
      <w:r w:rsidRPr="00895400">
        <w:t xml:space="preserve"> PLoS Biology, 2005. </w:t>
      </w:r>
      <w:r w:rsidRPr="00895400">
        <w:rPr>
          <w:b/>
        </w:rPr>
        <w:t>3</w:t>
      </w:r>
      <w:r w:rsidRPr="00895400">
        <w:t>: p. 0956-0959.</w:t>
      </w:r>
    </w:p>
    <w:p w:rsidR="00895400" w:rsidRPr="00895400" w:rsidRDefault="00895400" w:rsidP="00895400">
      <w:pPr>
        <w:pStyle w:val="EndNoteBibliography"/>
        <w:ind w:left="720" w:hanging="720"/>
      </w:pPr>
      <w:r w:rsidRPr="00895400">
        <w:t>27.</w:t>
      </w:r>
      <w:r w:rsidRPr="00895400">
        <w:tab/>
        <w:t xml:space="preserve">Zuker, M. and P. Stiegler, </w:t>
      </w:r>
      <w:r w:rsidRPr="00895400">
        <w:rPr>
          <w:i/>
        </w:rPr>
        <w:t>Optimal computer folding of large RNA sequences using thermodynamics and auxiliary information.</w:t>
      </w:r>
      <w:r w:rsidRPr="00895400">
        <w:t xml:space="preserve"> Nucleic Acids Research, 1981. </w:t>
      </w:r>
      <w:r w:rsidRPr="00895400">
        <w:rPr>
          <w:b/>
        </w:rPr>
        <w:t>9</w:t>
      </w:r>
      <w:r w:rsidRPr="00895400">
        <w:t>: p. 133-148.</w:t>
      </w:r>
    </w:p>
    <w:p w:rsidR="00895400" w:rsidRPr="00895400" w:rsidRDefault="00895400" w:rsidP="00895400">
      <w:pPr>
        <w:pStyle w:val="EndNoteBibliography"/>
        <w:ind w:left="720" w:hanging="720"/>
      </w:pPr>
      <w:r w:rsidRPr="00895400">
        <w:t>28.</w:t>
      </w:r>
      <w:r w:rsidRPr="00895400">
        <w:tab/>
        <w:t xml:space="preserve">Weeks, K.M. and D.M. Mauger, </w:t>
      </w:r>
      <w:r w:rsidRPr="00895400">
        <w:rPr>
          <w:i/>
        </w:rPr>
        <w:t>Exploring RNA structural codes with SHAPE chemistry.</w:t>
      </w:r>
      <w:r w:rsidRPr="00895400">
        <w:t xml:space="preserve"> 2012. </w:t>
      </w:r>
      <w:r w:rsidRPr="00895400">
        <w:rPr>
          <w:b/>
        </w:rPr>
        <w:t>44</w:t>
      </w:r>
      <w:r w:rsidRPr="00895400">
        <w:t>: p. 1280-1291.</w:t>
      </w:r>
    </w:p>
    <w:p w:rsidR="00895400" w:rsidRPr="00895400" w:rsidRDefault="00895400" w:rsidP="00895400">
      <w:pPr>
        <w:pStyle w:val="EndNoteBibliography"/>
        <w:ind w:left="720" w:hanging="720"/>
      </w:pPr>
      <w:r w:rsidRPr="00895400">
        <w:t>29.</w:t>
      </w:r>
      <w:r w:rsidRPr="00895400">
        <w:tab/>
        <w:t xml:space="preserve">Mathews, D.H., </w:t>
      </w:r>
      <w:r w:rsidRPr="00895400">
        <w:rPr>
          <w:i/>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95400">
        <w:t xml:space="preserve"> Rna, 2004. </w:t>
      </w:r>
      <w:r w:rsidRPr="00895400">
        <w:rPr>
          <w:b/>
        </w:rPr>
        <w:t>10</w:t>
      </w:r>
      <w:r w:rsidRPr="00895400">
        <w:t>: p. 1178-1190.</w:t>
      </w:r>
    </w:p>
    <w:p w:rsidR="00895400" w:rsidRPr="00895400" w:rsidRDefault="00895400" w:rsidP="00895400">
      <w:pPr>
        <w:pStyle w:val="EndNoteBibliography"/>
        <w:ind w:left="720" w:hanging="720"/>
      </w:pPr>
      <w:r w:rsidRPr="00895400">
        <w:t>30.</w:t>
      </w:r>
      <w:r w:rsidRPr="00895400">
        <w:tab/>
        <w:t xml:space="preserve">Mathews, D.H., et al., </w:t>
      </w:r>
      <w:r w:rsidRPr="00895400">
        <w:rPr>
          <w:i/>
        </w:rPr>
        <w:t>Incorporating chemical modification constraints into a dynamic programming algorithm for prediction of RNA secondary structure.</w:t>
      </w:r>
      <w:r w:rsidRPr="00895400">
        <w:t xml:space="preserve"> Proceedings of the National Academy of Sciences, 2004. </w:t>
      </w:r>
      <w:r w:rsidRPr="00895400">
        <w:rPr>
          <w:b/>
        </w:rPr>
        <w:t>101</w:t>
      </w:r>
      <w:r w:rsidRPr="00895400">
        <w:t>: p. 7287-7292.</w:t>
      </w:r>
    </w:p>
    <w:p w:rsidR="00895400" w:rsidRPr="00895400" w:rsidRDefault="00895400" w:rsidP="00895400">
      <w:pPr>
        <w:pStyle w:val="EndNoteBibliography"/>
        <w:ind w:left="720" w:hanging="720"/>
      </w:pPr>
      <w:r w:rsidRPr="00895400">
        <w:t>31.</w:t>
      </w:r>
      <w:r w:rsidRPr="00895400">
        <w:tab/>
        <w:t xml:space="preserve">Lorenz, R., I.L. Hofacker, and P.F. Stadler, </w:t>
      </w:r>
      <w:r w:rsidRPr="00895400">
        <w:rPr>
          <w:i/>
        </w:rPr>
        <w:t>RNA folding with hard and soft constraints.</w:t>
      </w:r>
      <w:r w:rsidRPr="00895400">
        <w:t xml:space="preserve"> Algorithms for Molecular Biology, 2016. </w:t>
      </w:r>
      <w:r w:rsidRPr="00895400">
        <w:rPr>
          <w:b/>
        </w:rPr>
        <w:t>11</w:t>
      </w:r>
      <w:r w:rsidRPr="00895400">
        <w:t>: p. 8.</w:t>
      </w:r>
    </w:p>
    <w:p w:rsidR="00895400" w:rsidRPr="00895400" w:rsidRDefault="00895400" w:rsidP="00895400">
      <w:pPr>
        <w:pStyle w:val="EndNoteBibliography"/>
        <w:ind w:left="720" w:hanging="720"/>
      </w:pPr>
      <w:r w:rsidRPr="00895400">
        <w:t>32.</w:t>
      </w:r>
      <w:r w:rsidRPr="00895400">
        <w:tab/>
        <w:t xml:space="preserve">Kladwang, W., et al., </w:t>
      </w:r>
      <w:r w:rsidRPr="00895400">
        <w:rPr>
          <w:i/>
        </w:rPr>
        <w:t>Standardization of RNA chemical mapping experiments.</w:t>
      </w:r>
      <w:r w:rsidRPr="00895400">
        <w:t xml:space="preserve"> Biochemistry, 2014. </w:t>
      </w:r>
      <w:r w:rsidRPr="00895400">
        <w:rPr>
          <w:b/>
        </w:rPr>
        <w:t>53</w:t>
      </w:r>
      <w:r w:rsidRPr="00895400">
        <w:t>: p. 3063-3065.</w:t>
      </w:r>
    </w:p>
    <w:p w:rsidR="00895400" w:rsidRPr="00895400" w:rsidRDefault="00895400" w:rsidP="00895400">
      <w:pPr>
        <w:pStyle w:val="EndNoteBibliography"/>
        <w:ind w:left="720" w:hanging="720"/>
      </w:pPr>
      <w:r w:rsidRPr="00895400">
        <w:t>33.</w:t>
      </w:r>
      <w:r w:rsidRPr="00895400">
        <w:tab/>
        <w:t xml:space="preserve">Seetin, M.G., et al., </w:t>
      </w:r>
      <w:r w:rsidRPr="00895400">
        <w:rPr>
          <w:i/>
        </w:rPr>
        <w:t>Massively Parallel RNA Chemical Mapping with a Reduced Bias MAP-Seq Protocol.</w:t>
      </w:r>
      <w:r w:rsidRPr="00895400">
        <w:t xml:space="preserve"> 2014. </w:t>
      </w:r>
      <w:r w:rsidRPr="00895400">
        <w:rPr>
          <w:b/>
        </w:rPr>
        <w:t>1086</w:t>
      </w:r>
      <w:r w:rsidRPr="00895400">
        <w:t>: p. 95-117.</w:t>
      </w:r>
    </w:p>
    <w:p w:rsidR="00895400" w:rsidRPr="00895400" w:rsidRDefault="00895400" w:rsidP="00895400">
      <w:pPr>
        <w:pStyle w:val="EndNoteBibliography"/>
        <w:ind w:left="720" w:hanging="720"/>
      </w:pPr>
      <w:r w:rsidRPr="00895400">
        <w:t>34.</w:t>
      </w:r>
      <w:r w:rsidRPr="00895400">
        <w:tab/>
        <w:t xml:space="preserve">Kasner, E., et al., </w:t>
      </w:r>
      <w:r w:rsidRPr="00895400">
        <w:rPr>
          <w:i/>
        </w:rPr>
        <w:t>The Mechanisms of RNA SHAPE Chemistry.</w:t>
      </w:r>
      <w:r w:rsidRPr="00895400">
        <w:t xml:space="preserve"> 2015. </w:t>
      </w:r>
      <w:r w:rsidRPr="00895400">
        <w:rPr>
          <w:b/>
        </w:rPr>
        <w:t>70</w:t>
      </w:r>
      <w:r w:rsidRPr="00895400">
        <w:t>: p. 646-656.</w:t>
      </w:r>
    </w:p>
    <w:p w:rsidR="00895400" w:rsidRPr="00895400" w:rsidRDefault="00895400" w:rsidP="00895400">
      <w:pPr>
        <w:pStyle w:val="EndNoteBibliography"/>
        <w:ind w:left="720" w:hanging="720"/>
      </w:pPr>
      <w:r w:rsidRPr="00895400">
        <w:t>35.</w:t>
      </w:r>
      <w:r w:rsidRPr="00895400">
        <w:tab/>
        <w:t xml:space="preserve">Mlynsky, V. and G. Bussi, </w:t>
      </w:r>
      <w:r w:rsidRPr="00895400">
        <w:rPr>
          <w:i/>
        </w:rPr>
        <w:t>Molecular Simulations Reveal an Interplay Between SHAPE Reagent Binding and RNA Flexibilty.</w:t>
      </w:r>
      <w:r w:rsidRPr="00895400">
        <w:t xml:space="preserve"> The Journal of Physical Chemistry Letters, 2017: p. acs.jpclett.7b02921.</w:t>
      </w:r>
    </w:p>
    <w:p w:rsidR="00895400" w:rsidRPr="00895400" w:rsidRDefault="00895400" w:rsidP="00895400">
      <w:pPr>
        <w:pStyle w:val="EndNoteBibliography"/>
        <w:ind w:left="720" w:hanging="720"/>
      </w:pPr>
      <w:r w:rsidRPr="00895400">
        <w:t>36.</w:t>
      </w:r>
      <w:r w:rsidRPr="00895400">
        <w:tab/>
        <w:t>d'Eterna, J.</w:t>
      </w:r>
    </w:p>
    <w:p w:rsidR="00895400" w:rsidRPr="00895400" w:rsidRDefault="00895400" w:rsidP="00895400">
      <w:pPr>
        <w:pStyle w:val="EndNoteBibliography"/>
        <w:ind w:left="720" w:hanging="720"/>
      </w:pPr>
      <w:r w:rsidRPr="00895400">
        <w:t>37.</w:t>
      </w:r>
      <w:r w:rsidRPr="00895400">
        <w:tab/>
        <w:t xml:space="preserve">Lamiable, A., et al., </w:t>
      </w:r>
      <w:r w:rsidRPr="00895400">
        <w:rPr>
          <w:i/>
        </w:rPr>
        <w:t>An Algorithmic Game-Theory Approach for Coarse-Grain Prediction of RNA 3D Structure.</w:t>
      </w:r>
      <w:r w:rsidRPr="00895400">
        <w:t xml:space="preserve"> 2013. </w:t>
      </w:r>
      <w:r w:rsidRPr="00895400">
        <w:rPr>
          <w:b/>
        </w:rPr>
        <w:t>10</w:t>
      </w:r>
      <w:r w:rsidRPr="00895400">
        <w:t>: p. 193-199.</w:t>
      </w:r>
    </w:p>
    <w:p w:rsidR="00895400" w:rsidRPr="00895400" w:rsidRDefault="00895400" w:rsidP="00895400">
      <w:pPr>
        <w:pStyle w:val="EndNoteBibliography"/>
        <w:ind w:left="720" w:hanging="720"/>
      </w:pPr>
      <w:r w:rsidRPr="00895400">
        <w:t>38.</w:t>
      </w:r>
      <w:r w:rsidRPr="00895400">
        <w:tab/>
        <w:t xml:space="preserve">Lorenz, R., et al., </w:t>
      </w:r>
      <w:r w:rsidRPr="00895400">
        <w:rPr>
          <w:i/>
        </w:rPr>
        <w:t>ViennaRNA Package 2.0.</w:t>
      </w:r>
      <w:r w:rsidRPr="00895400">
        <w:t xml:space="preserve"> Algorithms for Molecular Biology, 2011. </w:t>
      </w:r>
      <w:r w:rsidRPr="00895400">
        <w:rPr>
          <w:b/>
        </w:rPr>
        <w:t>6</w:t>
      </w:r>
      <w:r w:rsidRPr="00895400">
        <w:t>: p. 26.</w:t>
      </w:r>
    </w:p>
    <w:p w:rsidR="00895400" w:rsidRPr="00895400" w:rsidRDefault="00895400" w:rsidP="00895400">
      <w:pPr>
        <w:pStyle w:val="EndNoteBibliography"/>
        <w:ind w:left="720" w:hanging="720"/>
        <w:rPr>
          <w:i/>
        </w:rPr>
      </w:pPr>
      <w:r w:rsidRPr="00895400">
        <w:t>39.</w:t>
      </w:r>
      <w:r w:rsidRPr="00895400">
        <w:tab/>
        <w:t xml:space="preserve">Gorodkin, J. and J.M. Walker, </w:t>
      </w:r>
      <w:r w:rsidRPr="00895400">
        <w:rPr>
          <w:i/>
        </w:rPr>
        <w:t>RNA Sequence , Structure , and Function : Computational and Bioinformatic Methods IN Series Editor.</w:t>
      </w:r>
    </w:p>
    <w:p w:rsidR="00895400" w:rsidRPr="00895400" w:rsidRDefault="00895400" w:rsidP="00895400">
      <w:pPr>
        <w:pStyle w:val="EndNoteBibliography"/>
        <w:ind w:left="720" w:hanging="720"/>
      </w:pPr>
      <w:r w:rsidRPr="00895400">
        <w:t>40.</w:t>
      </w:r>
      <w:r w:rsidRPr="00895400">
        <w:tab/>
        <w:t xml:space="preserve">Dallaire, P., </w:t>
      </w:r>
      <w:r w:rsidRPr="00895400">
        <w:rPr>
          <w:i/>
        </w:rPr>
        <w:t>Une signature du polymorphisme structural d ’ acides ribonucléiques non-codants permettant de comparer leurs niveaux d ’ activités biochimiques par Résumé</w:t>
      </w:r>
      <w:r w:rsidRPr="00895400">
        <w:t>. 2014.</w:t>
      </w:r>
    </w:p>
    <w:p w:rsidR="00895400" w:rsidRPr="00895400" w:rsidRDefault="00895400" w:rsidP="00895400">
      <w:pPr>
        <w:pStyle w:val="EndNoteBibliography"/>
        <w:ind w:left="720" w:hanging="720"/>
      </w:pPr>
      <w:r w:rsidRPr="00895400">
        <w:lastRenderedPageBreak/>
        <w:t>41.</w:t>
      </w:r>
      <w:r w:rsidRPr="00895400">
        <w:tab/>
        <w:t xml:space="preserve">Flamm, C., et al., </w:t>
      </w:r>
      <w:r w:rsidRPr="00895400">
        <w:rPr>
          <w:i/>
        </w:rPr>
        <w:t>Barrier Trees of Degenerate Landscapes.</w:t>
      </w:r>
      <w:r w:rsidRPr="00895400">
        <w:t xml:space="preserve"> Zeitschrift für Physikalische Chemie, 2002. </w:t>
      </w:r>
      <w:r w:rsidRPr="00895400">
        <w:rPr>
          <w:b/>
        </w:rPr>
        <w:t>216</w:t>
      </w:r>
      <w:r w:rsidRPr="00895400">
        <w:t>: p. 155.</w:t>
      </w:r>
    </w:p>
    <w:p w:rsidR="00895400" w:rsidRPr="00895400" w:rsidRDefault="00895400" w:rsidP="00895400">
      <w:pPr>
        <w:pStyle w:val="EndNoteBibliography"/>
        <w:ind w:left="720" w:hanging="720"/>
      </w:pPr>
      <w:r w:rsidRPr="00895400">
        <w:t>42.</w:t>
      </w:r>
      <w:r w:rsidRPr="00895400">
        <w:tab/>
        <w:t xml:space="preserve">Lee, J., et al., </w:t>
      </w:r>
      <w:r w:rsidRPr="00895400">
        <w:rPr>
          <w:i/>
        </w:rPr>
        <w:t>RNA design rules from a massive open laboratory.</w:t>
      </w:r>
      <w:r w:rsidRPr="00895400">
        <w:t xml:space="preserve"> Proceedings of the National Academy of Sciences, 2014. </w:t>
      </w:r>
      <w:r w:rsidRPr="00895400">
        <w:rPr>
          <w:b/>
        </w:rPr>
        <w:t>111</w:t>
      </w:r>
      <w:r w:rsidRPr="00895400">
        <w:t>: p. 2122-2127.</w:t>
      </w:r>
    </w:p>
    <w:p w:rsidR="00895400" w:rsidRPr="00895400" w:rsidRDefault="00895400" w:rsidP="00895400">
      <w:pPr>
        <w:pStyle w:val="EndNoteBibliography"/>
        <w:ind w:left="720" w:hanging="720"/>
      </w:pPr>
      <w:r w:rsidRPr="00895400">
        <w:t>43.</w:t>
      </w:r>
      <w:r w:rsidRPr="00895400">
        <w:tab/>
        <w:t xml:space="preserve">Das, R., </w:t>
      </w:r>
      <w:r w:rsidRPr="00895400">
        <w:rPr>
          <w:i/>
        </w:rPr>
        <w:t>Eterna Forum.</w:t>
      </w:r>
      <w:r w:rsidRPr="00895400">
        <w:t xml:space="preserve"> 2014.</w:t>
      </w:r>
    </w:p>
    <w:p w:rsidR="00895400" w:rsidRPr="00895400" w:rsidRDefault="00895400" w:rsidP="00895400">
      <w:pPr>
        <w:pStyle w:val="EndNoteBibliography"/>
        <w:ind w:left="720" w:hanging="720"/>
      </w:pPr>
      <w:r w:rsidRPr="00895400">
        <w:t>44.</w:t>
      </w:r>
      <w:r w:rsidRPr="00895400">
        <w:tab/>
        <w:t xml:space="preserve">Darty, K., A. Denise, and Y. Ponty, </w:t>
      </w:r>
      <w:r w:rsidRPr="00895400">
        <w:rPr>
          <w:i/>
        </w:rPr>
        <w:t>VARNA: Interactive drawing and editing of the RNA secondary structure.</w:t>
      </w:r>
      <w:r w:rsidRPr="00895400">
        <w:t xml:space="preserve"> IEEE/ACM Transactions on Computational Biology and Bioinformatics, 2010. </w:t>
      </w:r>
      <w:r w:rsidRPr="00895400">
        <w:rPr>
          <w:b/>
        </w:rPr>
        <w:t>7</w:t>
      </w:r>
      <w:r w:rsidRPr="00895400">
        <w:t>: p. 309-322.</w:t>
      </w:r>
    </w:p>
    <w:p w:rsidR="00895400" w:rsidRPr="00895400" w:rsidRDefault="00895400" w:rsidP="00895400">
      <w:pPr>
        <w:pStyle w:val="EndNoteBibliography"/>
        <w:ind w:left="720" w:hanging="720"/>
      </w:pPr>
      <w:r w:rsidRPr="00895400">
        <w:t>45.</w:t>
      </w:r>
      <w:r w:rsidRPr="00895400">
        <w:tab/>
        <w:t xml:space="preserve">Kerpedjiev, P., S. Hammer, and I.L. Hofacker, </w:t>
      </w:r>
      <w:r w:rsidRPr="00895400">
        <w:rPr>
          <w:i/>
        </w:rPr>
        <w:t>Forna (force-directed RNA): Simple and effective online RNA secondary structure diagrams.</w:t>
      </w:r>
      <w:r w:rsidRPr="00895400">
        <w:t xml:space="preserve"> Bioinformatics, 2015. </w:t>
      </w:r>
      <w:r w:rsidRPr="00895400">
        <w:rPr>
          <w:b/>
        </w:rPr>
        <w:t>31</w:t>
      </w:r>
      <w:r w:rsidRPr="00895400">
        <w:t>: p. 3377-3379.</w:t>
      </w:r>
    </w:p>
    <w:p w:rsidR="00895400" w:rsidRPr="00895400" w:rsidRDefault="00895400" w:rsidP="00895400">
      <w:pPr>
        <w:pStyle w:val="EndNoteBibliography"/>
        <w:ind w:left="720" w:hanging="720"/>
      </w:pPr>
      <w:r w:rsidRPr="00895400">
        <w:t>46.</w:t>
      </w:r>
      <w:r w:rsidRPr="00895400">
        <w:tab/>
        <w:t xml:space="preserve">leinbaum, D.G., M. Klein, and E.R. Pryor, </w:t>
      </w:r>
      <w:r w:rsidRPr="00895400">
        <w:rPr>
          <w:i/>
        </w:rPr>
        <w:t>Logistic regression: a self-learning text.</w:t>
      </w:r>
      <w:r w:rsidRPr="00895400">
        <w:t xml:space="preserve"> 2002.</w:t>
      </w:r>
    </w:p>
    <w:p w:rsidR="00895400" w:rsidRPr="00895400" w:rsidRDefault="00895400" w:rsidP="00895400">
      <w:pPr>
        <w:pStyle w:val="EndNoteBibliography"/>
        <w:ind w:left="720" w:hanging="720"/>
      </w:pPr>
      <w:r w:rsidRPr="00895400">
        <w:t>47.</w:t>
      </w:r>
      <w:r w:rsidRPr="00895400">
        <w:tab/>
        <w:t xml:space="preserve">Steinwart, I. and A. Christmann, </w:t>
      </w:r>
      <w:r w:rsidRPr="00895400">
        <w:rPr>
          <w:i/>
        </w:rPr>
        <w:t>Support Vector Machines.</w:t>
      </w:r>
      <w:r w:rsidRPr="00895400">
        <w:t xml:space="preserve"> 2008: p. 618.</w:t>
      </w:r>
    </w:p>
    <w:p w:rsidR="00895400" w:rsidRPr="00895400" w:rsidRDefault="00895400" w:rsidP="00895400">
      <w:pPr>
        <w:pStyle w:val="EndNoteBibliography"/>
        <w:ind w:left="720" w:hanging="720"/>
      </w:pPr>
      <w:r w:rsidRPr="00895400">
        <w:t>48.</w:t>
      </w:r>
      <w:r w:rsidRPr="00895400">
        <w:tab/>
        <w:t xml:space="preserve">Barros, R.C., A.C.P.L.F. de Carvalho, and A.A. Freitas, </w:t>
      </w:r>
      <w:r w:rsidRPr="00895400">
        <w:rPr>
          <w:i/>
        </w:rPr>
        <w:t>Automatic Design of Decision-Tree Induction Algorithms.</w:t>
      </w:r>
      <w:r w:rsidRPr="00895400">
        <w:t xml:space="preserve"> 2015.</w:t>
      </w:r>
    </w:p>
    <w:p w:rsidR="00895400" w:rsidRPr="00895400" w:rsidRDefault="00895400" w:rsidP="00895400">
      <w:pPr>
        <w:pStyle w:val="EndNoteBibliography"/>
        <w:ind w:left="720" w:hanging="720"/>
      </w:pPr>
      <w:r w:rsidRPr="00895400">
        <w:t>49.</w:t>
      </w:r>
      <w:r w:rsidRPr="00895400">
        <w:tab/>
        <w:t xml:space="preserve">Friedman, J.H., </w:t>
      </w:r>
      <w:r w:rsidRPr="00895400">
        <w:rPr>
          <w:i/>
        </w:rPr>
        <w:t>Greedy function approximation: A gradient boosting machine.</w:t>
      </w:r>
      <w:r w:rsidRPr="00895400">
        <w:t xml:space="preserve"> Annals of Statistics, 2001. </w:t>
      </w:r>
      <w:r w:rsidRPr="00895400">
        <w:rPr>
          <w:b/>
        </w:rPr>
        <w:t>29</w:t>
      </w:r>
      <w:r w:rsidRPr="00895400">
        <w:t>: p. 1189-1232.</w:t>
      </w:r>
    </w:p>
    <w:p w:rsidR="00895400" w:rsidRPr="00895400" w:rsidRDefault="00895400" w:rsidP="00895400">
      <w:pPr>
        <w:pStyle w:val="EndNoteBibliography"/>
        <w:ind w:left="720" w:hanging="720"/>
      </w:pPr>
      <w:r w:rsidRPr="00895400">
        <w:t>50.</w:t>
      </w:r>
      <w:r w:rsidRPr="00895400">
        <w:tab/>
        <w:t xml:space="preserve">Herbrich RHERB, R., et al., </w:t>
      </w:r>
      <w:r w:rsidRPr="00895400">
        <w:rPr>
          <w:i/>
        </w:rPr>
        <w:t>Bayes Point Machines.</w:t>
      </w:r>
      <w:r w:rsidRPr="00895400">
        <w:t xml:space="preserve"> Journal of Machine Learning Research, 2001. </w:t>
      </w:r>
      <w:r w:rsidRPr="00895400">
        <w:rPr>
          <w:b/>
        </w:rPr>
        <w:t>1</w:t>
      </w:r>
      <w:r w:rsidRPr="00895400">
        <w:t>: p. 245-279.</w:t>
      </w:r>
    </w:p>
    <w:p w:rsidR="00895400" w:rsidRPr="00895400" w:rsidRDefault="00895400" w:rsidP="00895400">
      <w:pPr>
        <w:pStyle w:val="EndNoteBibliography"/>
        <w:ind w:left="720" w:hanging="720"/>
      </w:pPr>
      <w:r w:rsidRPr="00895400">
        <w:t>51.</w:t>
      </w:r>
      <w:r w:rsidRPr="00895400">
        <w:tab/>
        <w:t xml:space="preserve">POWERS, D.M.W., </w:t>
      </w:r>
      <w:r w:rsidRPr="00895400">
        <w:rPr>
          <w:i/>
        </w:rPr>
        <w:t>Evaluation: From Precision, Recall and F-Measure To Roc, Informedness, Markedness &amp; Correlation.</w:t>
      </w:r>
      <w:r w:rsidRPr="00895400">
        <w:t xml:space="preserve"> Journal of Machine Learning Technologies, 2011. </w:t>
      </w:r>
      <w:r w:rsidRPr="00895400">
        <w:rPr>
          <w:b/>
        </w:rPr>
        <w:t>2</w:t>
      </w:r>
      <w:r w:rsidRPr="00895400">
        <w:t>: p. 37-63.</w:t>
      </w:r>
    </w:p>
    <w:p w:rsidR="00895400" w:rsidRPr="00895400" w:rsidRDefault="00895400" w:rsidP="00895400">
      <w:pPr>
        <w:pStyle w:val="EndNoteBibliography"/>
        <w:ind w:left="720" w:hanging="720"/>
      </w:pPr>
      <w:r w:rsidRPr="00895400">
        <w:t>52.</w:t>
      </w:r>
      <w:r w:rsidRPr="00895400">
        <w:tab/>
        <w:t>Watkins, A., et al.</w:t>
      </w:r>
    </w:p>
    <w:p w:rsidR="00895400" w:rsidRPr="00895400" w:rsidRDefault="00895400" w:rsidP="00895400">
      <w:pPr>
        <w:pStyle w:val="EndNoteBibliography"/>
        <w:ind w:left="720" w:hanging="720"/>
      </w:pPr>
      <w:r w:rsidRPr="00895400">
        <w:t>53.</w:t>
      </w:r>
      <w:r w:rsidRPr="00895400">
        <w:tab/>
        <w:t xml:space="preserve">Marsaglia, G., W.W. Tsang, and J. Wang, </w:t>
      </w:r>
      <w:r w:rsidRPr="00895400">
        <w:rPr>
          <w:i/>
        </w:rPr>
        <w:t>Evaluating Kolmogorov's Distribution.</w:t>
      </w:r>
      <w:r w:rsidRPr="00895400">
        <w:t xml:space="preserve"> Journal of Statistical Software, 2003. </w:t>
      </w:r>
      <w:r w:rsidRPr="00895400">
        <w:rPr>
          <w:b/>
        </w:rPr>
        <w:t>8</w:t>
      </w:r>
      <w:r w:rsidRPr="00895400">
        <w:t>: p. 1-4.</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5"/>
          <w:headerReference w:type="first" r:id="rId76"/>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13" w:name="_Toc502671879"/>
      <w:bookmarkStart w:id="214" w:name="_Toc502671989"/>
      <w:r>
        <w:lastRenderedPageBreak/>
        <w:t>Annexe</w:t>
      </w:r>
      <w:bookmarkEnd w:id="213"/>
      <w:bookmarkEnd w:id="214"/>
    </w:p>
    <w:p w:rsidR="00C91BE6" w:rsidRPr="00847BCC" w:rsidRDefault="0015680C" w:rsidP="00847BCC">
      <w:pPr>
        <w:pStyle w:val="Heading2"/>
      </w:pPr>
      <w:bookmarkStart w:id="215" w:name="_Toc502671880"/>
      <w:bookmarkStart w:id="216" w:name="_Toc502671990"/>
      <w:r w:rsidRPr="00847BCC">
        <w:rPr>
          <w:rStyle w:val="Heading2Char"/>
          <w:b/>
        </w:rPr>
        <w:t>Caractéristiques</w:t>
      </w:r>
      <w:r w:rsidRPr="00847BCC">
        <w:t xml:space="preserve"> du serveur utilisé</w:t>
      </w:r>
      <w:bookmarkEnd w:id="215"/>
      <w:bookmarkEnd w:id="216"/>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17" w:name="_Toc502671881"/>
      <w:bookmarkStart w:id="218" w:name="_Toc502671991"/>
      <w:r>
        <w:t>Identification des MCN</w:t>
      </w:r>
      <w:bookmarkEnd w:id="217"/>
      <w:bookmarkEnd w:id="218"/>
    </w:p>
    <w:p w:rsidR="0094300F" w:rsidRDefault="0094300F" w:rsidP="0094300F">
      <w:pPr>
        <w:pStyle w:val="Paragraphesuite"/>
      </w:pPr>
    </w:p>
    <w:p w:rsidR="0094300F" w:rsidRPr="0094300F" w:rsidRDefault="0094300F" w:rsidP="00794739">
      <w:pPr>
        <w:pStyle w:val="Figure"/>
      </w:pPr>
      <w:bookmarkStart w:id="219" w:name="_Toc521087487"/>
      <w:r>
        <w:t xml:space="preserve">Diagramme de composition des identificateurs des MCN fait avec </w:t>
      </w:r>
      <w:proofErr w:type="spellStart"/>
      <w:r w:rsidRPr="0094300F">
        <w:t>regexper</w:t>
      </w:r>
      <w:bookmarkEnd w:id="219"/>
      <w:proofErr w:type="spellEnd"/>
    </w:p>
    <w:p w:rsidR="0071034C" w:rsidRDefault="0071034C" w:rsidP="00847BCC">
      <w:pPr>
        <w:pStyle w:val="Heading2"/>
      </w:pPr>
      <w:bookmarkStart w:id="220" w:name="_Toc502671882"/>
      <w:bookmarkStart w:id="221" w:name="_Toc502671992"/>
      <w:r>
        <w:t xml:space="preserve">API </w:t>
      </w:r>
      <w:r w:rsidRPr="00847BCC">
        <w:t>d’</w:t>
      </w:r>
      <w:proofErr w:type="spellStart"/>
      <w:r w:rsidRPr="00847BCC">
        <w:t>Eterna</w:t>
      </w:r>
      <w:bookmarkEnd w:id="220"/>
      <w:bookmarkEnd w:id="221"/>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22" w:name="_Toc502671883"/>
      <w:bookmarkStart w:id="223" w:name="_Toc502671993"/>
      <w:r>
        <w:lastRenderedPageBreak/>
        <w:t>Évaluation du score de</w:t>
      </w:r>
      <w:r w:rsidR="008D1B9D">
        <w:t xml:space="preserve"> prédiction</w:t>
      </w:r>
      <w:bookmarkEnd w:id="222"/>
      <w:bookmarkEnd w:id="223"/>
      <w:r w:rsidR="008D1B9D">
        <w:t xml:space="preserve"> </w:t>
      </w:r>
    </w:p>
    <w:p w:rsidR="008D1B9D" w:rsidRDefault="008D1B9D" w:rsidP="00847BCC">
      <w:pPr>
        <w:pStyle w:val="Heading2"/>
      </w:pPr>
      <w:bookmarkStart w:id="224" w:name="_Toc502671884"/>
      <w:bookmarkStart w:id="225"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24"/>
      <w:bookmarkEnd w:id="225"/>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w:t>
      </w:r>
      <w:proofErr w:type="gramStart"/>
      <w:r>
        <w:t>point</w:t>
      </w:r>
      <w:proofErr w:type="gramEnd"/>
      <w:r>
        <w:t xml:space="preserve">.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w:t>
      </w:r>
      <w:proofErr w:type="gramStart"/>
      <w:r>
        <w:t>point</w:t>
      </w:r>
      <w:proofErr w:type="gramEnd"/>
      <w:r>
        <w:t xml:space="preserve">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2">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794739">
      <w:pPr>
        <w:pStyle w:val="Figure"/>
      </w:pPr>
      <w:bookmarkStart w:id="226" w:name="_Toc521087488"/>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26"/>
    </w:p>
    <w:p w:rsidR="008D1B9D" w:rsidRDefault="008D1B9D" w:rsidP="008D1B9D">
      <w:pPr>
        <w:pStyle w:val="Paragraphesuite"/>
        <w:jc w:val="center"/>
      </w:pPr>
      <w:r>
        <w:rPr>
          <w:noProof/>
        </w:rPr>
        <w:lastRenderedPageBreak/>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2">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794739">
      <w:pPr>
        <w:pStyle w:val="Figure"/>
      </w:pPr>
      <w:bookmarkStart w:id="227" w:name="_Toc521087489"/>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27"/>
    </w:p>
    <w:p w:rsidR="008D1B9D" w:rsidRDefault="008D1B9D" w:rsidP="005D3D95">
      <w:pPr>
        <w:pStyle w:val="Paragraphesuite"/>
        <w:jc w:val="center"/>
      </w:pPr>
      <w:r>
        <w:rPr>
          <w:noProof/>
        </w:rPr>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794739">
      <w:pPr>
        <w:pStyle w:val="Figure"/>
      </w:pPr>
      <w:bookmarkStart w:id="228" w:name="_Toc521087490"/>
      <w:r>
        <w:t xml:space="preserve">Après filtration des données, la moyenne des différences passe à 10.5 soit un gain de 2 points en faveur de </w:t>
      </w:r>
      <w:proofErr w:type="spellStart"/>
      <w:r>
        <w:lastRenderedPageBreak/>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895400">
        <w:instrText xml:space="preserve"> ADDIN EN.CITE &lt;EndNote&gt;&lt;Cite&gt;&lt;Author&gt;Lorenz&lt;/Author&gt;&lt;Year&gt;2011&lt;/Year&gt;&lt;RecNum&gt;55&lt;/RecNum&gt;&lt;DisplayText&gt;[38]&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895400">
        <w:rPr>
          <w:noProof/>
        </w:rPr>
        <w:t>[38]</w:t>
      </w:r>
      <w:r>
        <w:fldChar w:fldCharType="end"/>
      </w:r>
      <w:r>
        <w:t>.</w:t>
      </w:r>
      <w:bookmarkEnd w:id="228"/>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794739">
      <w:pPr>
        <w:pStyle w:val="Figure"/>
      </w:pPr>
      <w:bookmarkStart w:id="229" w:name="_Toc521087491"/>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29"/>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794739">
      <w:pPr>
        <w:pStyle w:val="Figure"/>
      </w:pPr>
      <w:bookmarkStart w:id="230" w:name="_Toc521087492"/>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lastRenderedPageBreak/>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30"/>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6"/>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31" w:name="_Toc502671885"/>
      <w:bookmarkStart w:id="232" w:name="_Toc502671995"/>
      <w:r>
        <w:lastRenderedPageBreak/>
        <w:t>Portrait d</w:t>
      </w:r>
      <w:r w:rsidR="007A63C0">
        <w:t>’un</w:t>
      </w:r>
      <w:r>
        <w:t xml:space="preserve"> ARN</w:t>
      </w:r>
      <w:bookmarkEnd w:id="231"/>
      <w:bookmarkEnd w:id="232"/>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Pr="00895400" w:rsidRDefault="007A63C0" w:rsidP="007A63C0">
      <w:pPr>
        <w:rPr>
          <w:sz w:val="14"/>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895400">
        <w:rPr>
          <w:sz w:val="14"/>
        </w:rPr>
        <w:t>]</w:t>
      </w:r>
    </w:p>
    <w:p w:rsidR="009C4B88" w:rsidRPr="00895400" w:rsidRDefault="009C4B88">
      <w:pPr>
        <w:spacing w:line="240" w:lineRule="auto"/>
        <w:jc w:val="left"/>
        <w:rPr>
          <w:sz w:val="14"/>
        </w:rPr>
      </w:pPr>
      <w:r w:rsidRPr="00895400">
        <w:rPr>
          <w:sz w:val="14"/>
        </w:rPr>
        <w:lastRenderedPageBreak/>
        <w:br w:type="page"/>
      </w:r>
    </w:p>
    <w:p w:rsidR="009C4B88" w:rsidRPr="00F9740D" w:rsidRDefault="009C4B88" w:rsidP="009C4B88">
      <w:pPr>
        <w:pStyle w:val="Heading3"/>
      </w:pPr>
      <w:bookmarkStart w:id="233" w:name="_Toc502671837"/>
      <w:r>
        <w:lastRenderedPageBreak/>
        <w:t xml:space="preserve">1.5.5 </w:t>
      </w:r>
      <w:r w:rsidRPr="00F9740D">
        <w:t>Le graphe des transitions d’un ARN</w:t>
      </w:r>
      <w:bookmarkEnd w:id="233"/>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rsidR="00895400">
        <w:instrText xml:space="preserve"> ADDIN EN.CITE &lt;EndNote&gt;&lt;Cite&gt;&lt;Author&gt;Gorodkin&lt;/Author&gt;&lt;RecNum&gt;42&lt;/RecNum&gt;&lt;DisplayText&gt;[39]&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sidR="00895400">
        <w:rPr>
          <w:noProof/>
        </w:rPr>
        <w:t>[39]</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rsidR="00895400">
        <w:instrText xml:space="preserve"> ADDIN EN.CITE &lt;EndNote&gt;&lt;Cite&gt;&lt;Author&gt;Dallaire&lt;/Author&gt;&lt;Year&gt;2014&lt;/Year&gt;&lt;RecNum&gt;24&lt;/RecNum&gt;&lt;DisplayText&gt;[40]&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sidR="00895400">
        <w:rPr>
          <w:noProof/>
        </w:rPr>
        <w:t>[40]</w:t>
      </w:r>
      <w:r>
        <w:fldChar w:fldCharType="end"/>
      </w:r>
      <w:r>
        <w:t xml:space="preserve"> et fait référence à un article de Dr Christoph </w:t>
      </w:r>
      <w:proofErr w:type="spellStart"/>
      <w:r>
        <w:t>Flamm</w:t>
      </w:r>
      <w:proofErr w:type="spellEnd"/>
      <w:r>
        <w:t xml:space="preserve"> </w:t>
      </w:r>
      <w:r>
        <w:fldChar w:fldCharType="begin"/>
      </w:r>
      <w:r w:rsidR="00895400">
        <w:instrText xml:space="preserve"> ADDIN EN.CITE &lt;EndNote&gt;&lt;Cite&gt;&lt;Author&gt;Flamm&lt;/Author&gt;&lt;Year&gt;2002&lt;/Year&gt;&lt;RecNum&gt;25&lt;/RecNum&gt;&lt;DisplayText&gt;[41]&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sidR="00895400">
        <w:rPr>
          <w:noProof/>
        </w:rPr>
        <w:t>[41]</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Une explication non validée de la difficulté à prédire la réactivité 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34" w:name="_Toc502671840"/>
      <w:r>
        <w:lastRenderedPageBreak/>
        <w:t>1.5.8 Base de données RMDB</w:t>
      </w:r>
      <w:bookmarkEnd w:id="234"/>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35" w:name="_Hlk501319657"/>
      <w:r>
        <w:t xml:space="preserve">J’ai classé les nucléotides en deux groupes, les nucléotides qui réagissent peu, les </w:t>
      </w:r>
      <w:bookmarkStart w:id="236" w:name="_Hlk501627564"/>
      <w:r>
        <w:t>« Low »</w:t>
      </w:r>
      <w:bookmarkEnd w:id="236"/>
      <w:r>
        <w:t xml:space="preserve"> et ceux réagissant fortement les </w:t>
      </w:r>
      <w:bookmarkStart w:id="237" w:name="_Hlk501627581"/>
      <w:r>
        <w:t>« Hi »</w:t>
      </w:r>
      <w:bookmarkEnd w:id="237"/>
      <w:r>
        <w:t>. Il y a une zone de réactivité qui n’est pas considérée, elle correspond aux nucléotides qui sont entre le « Low » et le « Hi ».</w:t>
      </w:r>
    </w:p>
    <w:bookmarkEnd w:id="235"/>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Des expériences publiées ou provenant du laboratoire du Dr Das.</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38" w:name="_Hlk501634466"/>
      <w:bookmarkStart w:id="239" w:name="_Toc502671841"/>
      <w:r>
        <w:t xml:space="preserve">1.5.9 </w:t>
      </w:r>
      <w:bookmarkEnd w:id="238"/>
      <w:proofErr w:type="spellStart"/>
      <w:r>
        <w:t>Eterna</w:t>
      </w:r>
      <w:bookmarkEnd w:id="239"/>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4A2FB9" w:rsidRDefault="004A2FB9" w:rsidP="004A2FB9">
      <w:pPr>
        <w:pStyle w:val="Heading3"/>
      </w:pPr>
      <w:bookmarkStart w:id="240" w:name="_Toc502671842"/>
      <w:r>
        <w:t xml:space="preserve">1.5.10 Cloud </w:t>
      </w:r>
      <w:proofErr w:type="spellStart"/>
      <w:r>
        <w:t>Labs</w:t>
      </w:r>
      <w:bookmarkEnd w:id="240"/>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41" w:name="_Toc502671843"/>
      <w:r>
        <w:lastRenderedPageBreak/>
        <w:t xml:space="preserve">1.5.11 </w:t>
      </w:r>
      <w:r w:rsidRPr="00A31EB6">
        <w:t>Fonction d’évaluation des séquences soumises</w:t>
      </w:r>
      <w:bookmarkEnd w:id="241"/>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rsidR="00895400">
        <w:instrText xml:space="preserve"> ADDIN EN.CITE &lt;EndNote&gt;&lt;Cite&gt;&lt;Author&gt;Lee&lt;/Author&gt;&lt;Year&gt;2014&lt;/Year&gt;&lt;RecNum&gt;28&lt;/RecNum&gt;&lt;DisplayText&gt;[42]&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sidR="00895400">
        <w:rPr>
          <w:noProof/>
        </w:rPr>
        <w:t>[42]</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42" w:name="_Toc502671844"/>
      <w:bookmarkStart w:id="243" w:name="_Hlk500767469"/>
      <w:r>
        <w:t xml:space="preserve">1.5.12 </w:t>
      </w:r>
      <w:proofErr w:type="spellStart"/>
      <w:r>
        <w:t>Mapseeker</w:t>
      </w:r>
      <w:bookmarkEnd w:id="242"/>
      <w:proofErr w:type="spellEnd"/>
    </w:p>
    <w:bookmarkEnd w:id="243"/>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rsidR="00895400">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895400">
        <w:rPr>
          <w:noProof/>
        </w:rPr>
        <w:t>[32]</w:t>
      </w:r>
      <w:r>
        <w:fldChar w:fldCharType="end"/>
      </w:r>
    </w:p>
    <w:p w:rsidR="004A2FB9" w:rsidRPr="00160BE0" w:rsidRDefault="004A2FB9" w:rsidP="004A2FB9">
      <w:pPr>
        <w:pStyle w:val="Heading4"/>
      </w:pPr>
      <w:bookmarkStart w:id="244" w:name="_Hlk501634506"/>
      <w:r>
        <w:t xml:space="preserve">1.5.12.1 </w:t>
      </w:r>
      <w:bookmarkEnd w:id="244"/>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rsidR="00895400">
        <w:instrText xml:space="preserve"> ADDIN EN.CITE &lt;EndNote&gt;&lt;Cite&gt;&lt;Author&gt;Kladwang&lt;/Author&gt;&lt;Year&gt;2014&lt;/Year&gt;&lt;RecNum&gt;27&lt;/RecNum&gt;&lt;DisplayText&gt;[32]&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895400">
        <w:rPr>
          <w:noProof/>
        </w:rPr>
        <w:t>[32]</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rsidR="00895400">
        <w:instrText xml:space="preserve"> ADDIN EN.CITE &lt;EndNote&gt;&lt;Cite&gt;&lt;Author&gt;Das&lt;/Author&gt;&lt;Year&gt;2014&lt;/Year&gt;&lt;RecNum&gt;34&lt;/RecNum&gt;&lt;DisplayText&gt;[43]&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sidR="00895400">
        <w:rPr>
          <w:noProof/>
        </w:rPr>
        <w:t>[43]</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rsidR="00895400">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sidR="00895400">
        <w:rPr>
          <w:noProof/>
        </w:rPr>
        <w:t>[33]</w:t>
      </w:r>
      <w:r>
        <w:fldChar w:fldCharType="end"/>
      </w:r>
      <w:r>
        <w:t xml:space="preserve">. On y apprend entre autres que l’erreur est basée sur la loi de poisson. </w:t>
      </w:r>
    </w:p>
    <w:p w:rsidR="004A2FB9" w:rsidRDefault="004A2FB9" w:rsidP="004A2FB9">
      <w:pPr>
        <w:pStyle w:val="Heading3"/>
      </w:pPr>
      <w:bookmarkStart w:id="245" w:name="_Hlk501634558"/>
      <w:bookmarkStart w:id="246" w:name="_Toc502671845"/>
      <w:r>
        <w:t>1.5.13</w:t>
      </w:r>
      <w:bookmarkEnd w:id="245"/>
      <w:r>
        <w:t xml:space="preserve"> Outils de visualisation des structures secondaires</w:t>
      </w:r>
      <w:bookmarkEnd w:id="246"/>
    </w:p>
    <w:p w:rsidR="004A2FB9" w:rsidRPr="009D4206" w:rsidRDefault="004A2FB9" w:rsidP="004A2FB9">
      <w:pPr>
        <w:pStyle w:val="Heading4"/>
      </w:pPr>
      <w:bookmarkStart w:id="247" w:name="_Hlk501634572"/>
      <w:r>
        <w:t xml:space="preserve">1.5.13.1 </w:t>
      </w:r>
      <w:bookmarkEnd w:id="247"/>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rsidR="00895400">
        <w:instrText xml:space="preserve"> ADDIN EN.CITE &lt;EndNote&gt;&lt;Cite&gt;&lt;Author&gt;Darty&lt;/Author&gt;&lt;Year&gt;2010&lt;/Year&gt;&lt;RecNum&gt;32&lt;/RecNum&gt;&lt;DisplayText&gt;[44]&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sidR="00895400">
        <w:rPr>
          <w:noProof/>
        </w:rPr>
        <w:t>[44]</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rsidR="00895400">
        <w:instrText xml:space="preserve"> ADDIN EN.CITE &lt;EndNote&gt;&lt;Cite&gt;&lt;Author&gt;Kerpedjiev&lt;/Author&gt;&lt;Year&gt;2015&lt;/Year&gt;&lt;RecNum&gt;33&lt;/RecNum&gt;&lt;DisplayText&gt;[45]&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sidR="00895400">
        <w:rPr>
          <w:noProof/>
        </w:rPr>
        <w:t>[45]</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794739">
      <w:pPr>
        <w:pStyle w:val="Figure"/>
      </w:pPr>
      <w:bookmarkStart w:id="248" w:name="_Toc52108749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49" w:name="_Hlk500687591"/>
      <w:r>
        <w:t> </w:t>
      </w:r>
      <w:r w:rsidRPr="00695B80">
        <w:rPr>
          <w:i/>
        </w:rPr>
        <w:t>RNA LOOP-LOOP COMPLEX</w:t>
      </w:r>
      <w:bookmarkEnd w:id="249"/>
      <w:r>
        <w:t xml:space="preserve"> ». Leur identifiant est : « </w:t>
      </w:r>
      <w:r w:rsidRPr="005E1ED0">
        <w:t>1BJ2</w:t>
      </w:r>
      <w:r>
        <w:t xml:space="preserve"> ».</w:t>
      </w:r>
      <w:bookmarkEnd w:id="248"/>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794739">
      <w:pPr>
        <w:pStyle w:val="Figure"/>
      </w:pPr>
      <w:bookmarkStart w:id="250" w:name="_Toc500784030"/>
      <w:bookmarkStart w:id="251" w:name="_Toc501006053"/>
      <w:bookmarkStart w:id="252" w:name="_Toc521087494"/>
      <w:r>
        <w:t xml:space="preserve">Représentation en trois dimensions des ARN de la </w:t>
      </w:r>
      <w:r w:rsidRPr="0049713A">
        <w:t>figure</w:t>
      </w:r>
      <w:r>
        <w:t xml:space="preserve"> 10. Les pointillés mauves sont des ponts hydrogènes. La couleur des nucléotides est reliée à leur </w:t>
      </w:r>
      <w:r>
        <w:lastRenderedPageBreak/>
        <w:t>position allant du bleu (5’) au rouge (3’)</w:t>
      </w:r>
      <w:bookmarkEnd w:id="250"/>
      <w:bookmarkEnd w:id="251"/>
      <w:bookmarkEnd w:id="252"/>
      <w:r>
        <w:t xml:space="preserve"> </w:t>
      </w:r>
    </w:p>
    <w:p w:rsidR="004A2FB9" w:rsidRDefault="004A2FB9" w:rsidP="004A2FB9">
      <w:pPr>
        <w:spacing w:line="240" w:lineRule="auto"/>
        <w:jc w:val="left"/>
      </w:pPr>
      <w:r>
        <w:br w:type="page"/>
      </w:r>
    </w:p>
    <w:p w:rsidR="004A2FB9" w:rsidRDefault="004A2FB9" w:rsidP="004A2FB9">
      <w:pPr>
        <w:pStyle w:val="Heading3"/>
      </w:pPr>
      <w:bookmarkStart w:id="253" w:name="_Hlk501634689"/>
      <w:bookmarkStart w:id="254" w:name="_Toc502671846"/>
      <w:r>
        <w:lastRenderedPageBreak/>
        <w:t xml:space="preserve">1.5.14 </w:t>
      </w:r>
      <w:bookmarkEnd w:id="253"/>
      <w:r>
        <w:t>Azure</w:t>
      </w:r>
      <w:bookmarkEnd w:id="254"/>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55" w:name="_Hlk501634708"/>
      <w:bookmarkStart w:id="256" w:name="_Toc502671847"/>
      <w:r>
        <w:t xml:space="preserve">1.5.15 </w:t>
      </w:r>
      <w:bookmarkEnd w:id="255"/>
      <w:r>
        <w:t>Classifieurs</w:t>
      </w:r>
      <w:bookmarkEnd w:id="256"/>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rsidR="00895400">
        <w:instrText xml:space="preserve"> ADDIN EN.CITE &lt;EndNote&gt;&lt;Cite&gt;&lt;Year&gt;2002&lt;/Year&gt;&lt;RecNum&gt;49&lt;/RecNum&gt;&lt;DisplayText&gt;[46]&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sidR="00895400">
        <w:rPr>
          <w:noProof/>
        </w:rPr>
        <w:t>[46]</w:t>
      </w:r>
      <w:r>
        <w:fldChar w:fldCharType="end"/>
      </w:r>
      <w:r>
        <w:t>.</w:t>
      </w:r>
    </w:p>
    <w:p w:rsidR="004A2FB9" w:rsidRPr="00743315" w:rsidRDefault="004A2FB9" w:rsidP="004A2FB9">
      <w:pPr>
        <w:pStyle w:val="Heading4"/>
      </w:pPr>
      <w:bookmarkStart w:id="257" w:name="_Hlk500691901"/>
      <w:r>
        <w:t xml:space="preserve">1.5.15.3 </w:t>
      </w:r>
      <w:r w:rsidRPr="00BE58D5">
        <w:t>Machine à vecteurs de support</w:t>
      </w:r>
      <w:r>
        <w:t xml:space="preserve">. </w:t>
      </w:r>
      <w:bookmarkEnd w:id="257"/>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rsidR="00895400">
        <w:instrText xml:space="preserve"> ADDIN EN.CITE &lt;EndNote&gt;&lt;Cite&gt;&lt;Author&gt;Steinwart&lt;/Author&gt;&lt;Year&gt;2008&lt;/Year&gt;&lt;RecNum&gt;50&lt;/RecNum&gt;&lt;DisplayText&gt;[47]&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sidR="00895400">
        <w:rPr>
          <w:noProof/>
        </w:rPr>
        <w:t>[47]</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rsidR="00895400">
        <w:instrText xml:space="preserve"> ADDIN EN.CITE &lt;EndNote&gt;&lt;Cite&gt;&lt;Author&gt;Barros&lt;/Author&gt;&lt;Year&gt;2015&lt;/Year&gt;&lt;RecNum&gt;51&lt;/RecNum&gt;&lt;DisplayText&gt;[48]&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sidR="00895400">
        <w:rPr>
          <w:noProof/>
        </w:rPr>
        <w:t>[48]</w:t>
      </w:r>
      <w:r>
        <w:fldChar w:fldCharType="end"/>
      </w:r>
    </w:p>
    <w:p w:rsidR="004A2FB9" w:rsidRDefault="004A2FB9" w:rsidP="004A2FB9">
      <w:pPr>
        <w:pStyle w:val="Heading4"/>
      </w:pPr>
      <w:bookmarkStart w:id="258" w:name="_Hlk501634762"/>
      <w:r>
        <w:t xml:space="preserve">1.5.15.5 </w:t>
      </w:r>
      <w:bookmarkEnd w:id="258"/>
      <w:r>
        <w:t xml:space="preserve">Arbre de décision « </w:t>
      </w:r>
      <w:r w:rsidRPr="00E15844">
        <w:rPr>
          <w:i/>
        </w:rPr>
        <w:t>boosté</w:t>
      </w:r>
      <w:r>
        <w:t xml:space="preserve"> » ou « </w:t>
      </w:r>
      <w:bookmarkStart w:id="259"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59"/>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rsidR="00895400">
        <w:instrText xml:space="preserve"> ADDIN EN.CITE &lt;EndNote&gt;&lt;Cite&gt;&lt;Author&gt;Friedman&lt;/Author&gt;&lt;Year&gt;2001&lt;/Year&gt;&lt;RecNum&gt;53&lt;/RecNum&gt;&lt;DisplayText&gt;[49]&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sidR="00895400">
        <w:rPr>
          <w:noProof/>
        </w:rPr>
        <w:t>[49]</w:t>
      </w:r>
      <w:r>
        <w:fldChar w:fldCharType="end"/>
      </w:r>
      <w:r>
        <w:t>.</w:t>
      </w:r>
    </w:p>
    <w:p w:rsidR="004A2FB9" w:rsidRPr="00136EC6" w:rsidRDefault="004A2FB9" w:rsidP="004A2FB9">
      <w:pPr>
        <w:pStyle w:val="Heading4"/>
      </w:pPr>
      <w:r>
        <w:t xml:space="preserve"> 1.5.15.6 « </w:t>
      </w:r>
      <w:bookmarkStart w:id="260" w:name="_Hlk517872741"/>
      <w:r w:rsidRPr="00E15844">
        <w:rPr>
          <w:i/>
        </w:rPr>
        <w:t>Bayes point machine</w:t>
      </w:r>
      <w:r>
        <w:t xml:space="preserve"> </w:t>
      </w:r>
      <w:bookmarkEnd w:id="260"/>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rsidR="00895400">
        <w:instrText xml:space="preserve"> ADDIN EN.CITE &lt;EndNote&gt;&lt;Cite&gt;&lt;Author&gt;Herbrich RHERB&lt;/Author&gt;&lt;Year&gt;2001&lt;/Year&gt;&lt;RecNum&gt;52&lt;/RecNum&gt;&lt;DisplayText&gt;[50]&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sidR="00895400">
        <w:rPr>
          <w:noProof/>
        </w:rPr>
        <w:t>[50]</w:t>
      </w:r>
      <w:r>
        <w:fldChar w:fldCharType="end"/>
      </w:r>
      <w:r>
        <w:t>.</w:t>
      </w:r>
    </w:p>
    <w:p w:rsidR="004A2FB9" w:rsidRDefault="004A2FB9" w:rsidP="004A2FB9">
      <w:pPr>
        <w:pStyle w:val="Heading3"/>
      </w:pPr>
      <w:bookmarkStart w:id="261" w:name="_Hlk501634788"/>
      <w:bookmarkStart w:id="262" w:name="_Toc502671848"/>
      <w:r>
        <w:lastRenderedPageBreak/>
        <w:t xml:space="preserve">1.5.16 </w:t>
      </w:r>
      <w:bookmarkEnd w:id="261"/>
      <w:r>
        <w:t>Métriques couramment utilisées</w:t>
      </w:r>
      <w:bookmarkEnd w:id="262"/>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63" w:name="_Hlk501634811"/>
      <w:r>
        <w:t xml:space="preserve">1.5.16.2 </w:t>
      </w:r>
      <w:bookmarkEnd w:id="263"/>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64" w:name="_Hlk501634830"/>
      <w:r>
        <w:t xml:space="preserve">1.5.16.2.1 </w:t>
      </w:r>
      <w:bookmarkEnd w:id="264"/>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 «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65" w:name="_Hlk501359515"/>
      <w:r>
        <w:t>Le taux de vrais positifs est le nombre de vrais positifs divisé par le nombre d’éléments positifs total. L’axe verticale de la courbe ROC est le taux de vrais positifs.</w:t>
      </w:r>
      <w:bookmarkEnd w:id="265"/>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66" w:name="_Hlk500770412"/>
      <w:r>
        <w:t>précision</w:t>
      </w:r>
      <w:bookmarkEnd w:id="266"/>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67"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67"/>
      <w:r w:rsidRPr="000160E0">
        <w:t xml:space="preserve"> </w:t>
      </w:r>
      <w:r>
        <w:fldChar w:fldCharType="begin"/>
      </w:r>
      <w:r w:rsidR="00895400">
        <w:instrText xml:space="preserve"> ADDIN EN.CITE &lt;EndNote&gt;&lt;Cite&gt;&lt;Author&gt;POWERS&lt;/Author&gt;&lt;Year&gt;2011&lt;/Year&gt;&lt;RecNum&gt;46&lt;/RecNum&gt;&lt;DisplayText&gt;[51]&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sidR="00895400">
        <w:rPr>
          <w:noProof/>
        </w:rPr>
        <w:t>[51]</w:t>
      </w:r>
      <w:r>
        <w:fldChar w:fldCharType="end"/>
      </w:r>
      <w:r w:rsidRPr="000160E0">
        <w:t>.</w:t>
      </w:r>
    </w:p>
    <w:p w:rsidR="004A2FB9" w:rsidRDefault="004A2FB9" w:rsidP="004A2FB9">
      <w:pPr>
        <w:pStyle w:val="Heading4"/>
      </w:pPr>
      <w:bookmarkStart w:id="268" w:name="_Hlk501363449"/>
      <w:r>
        <w:t xml:space="preserve">1.5.16.2.9 </w:t>
      </w:r>
      <w:r w:rsidRPr="00821C5D">
        <w:t>Table de contingence</w:t>
      </w:r>
      <w:bookmarkEnd w:id="268"/>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69"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70" w:name="_Hlk501634916"/>
      <w:bookmarkStart w:id="271" w:name="_Toc502671849"/>
      <w:bookmarkEnd w:id="269"/>
      <w:r>
        <w:lastRenderedPageBreak/>
        <w:t xml:space="preserve">1.5.17 </w:t>
      </w:r>
      <w:bookmarkEnd w:id="270"/>
      <w:r>
        <w:t>Autres logiciels utilisés</w:t>
      </w:r>
      <w:bookmarkEnd w:id="271"/>
    </w:p>
    <w:p w:rsidR="004A2FB9" w:rsidRDefault="004A2FB9" w:rsidP="004A2FB9">
      <w:pPr>
        <w:pStyle w:val="Heading4"/>
      </w:pPr>
      <w:bookmarkStart w:id="272" w:name="_Hlk501634924"/>
      <w:r>
        <w:t xml:space="preserve">1.5.17.1 </w:t>
      </w:r>
      <w:bookmarkEnd w:id="272"/>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73"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73"/>
    </w:p>
    <w:p w:rsidR="004A2FB9" w:rsidRDefault="004A2FB9" w:rsidP="004A2FB9">
      <w:pPr>
        <w:pStyle w:val="Heading3"/>
      </w:pPr>
      <w:bookmarkStart w:id="274" w:name="_Hlk501634952"/>
      <w:bookmarkStart w:id="275" w:name="_Toc502671850"/>
      <w:r>
        <w:t xml:space="preserve">1.5.18 </w:t>
      </w:r>
      <w:bookmarkEnd w:id="274"/>
      <w:r>
        <w:t>Formats de fichiers</w:t>
      </w:r>
      <w:bookmarkEnd w:id="275"/>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Pr="00895400" w:rsidRDefault="007476FB">
      <w:pPr>
        <w:spacing w:line="240" w:lineRule="auto"/>
        <w:jc w:val="left"/>
        <w:rPr>
          <w:sz w:val="14"/>
        </w:rPr>
      </w:pPr>
      <w:r w:rsidRPr="00895400">
        <w:rPr>
          <w:sz w:val="14"/>
        </w:rPr>
        <w:br w:type="page"/>
      </w:r>
    </w:p>
    <w:p w:rsidR="007476FB" w:rsidRDefault="007476FB" w:rsidP="007476FB">
      <w:pPr>
        <w:pStyle w:val="Heading3"/>
      </w:pPr>
      <w:bookmarkStart w:id="276" w:name="_Toc502671855"/>
      <w:r>
        <w:lastRenderedPageBreak/>
        <w:t>Le format RDAT</w:t>
      </w:r>
      <w:bookmarkEnd w:id="276"/>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rsidR="00895400">
        <w:instrText xml:space="preserve"> ADDIN EN.CITE &lt;EndNote&gt;&lt;Cite&gt;&lt;Author&gt;Watkins&lt;/Author&gt;&lt;RecNum&gt;39&lt;/RecNum&gt;&lt;DisplayText&gt;[52]&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sidR="00895400">
        <w:rPr>
          <w:noProof/>
        </w:rPr>
        <w:t>[52]</w:t>
      </w:r>
      <w:r>
        <w:fldChar w:fldCharType="end"/>
      </w:r>
      <w:r>
        <w:t xml:space="preserve">. Les fichiers RDAT sont générés par </w:t>
      </w:r>
      <w:proofErr w:type="spellStart"/>
      <w:r>
        <w:t>MapSeeker</w:t>
      </w:r>
      <w:proofErr w:type="spellEnd"/>
      <w:r>
        <w:t xml:space="preserve"> </w:t>
      </w:r>
      <w:r>
        <w:fldChar w:fldCharType="begin"/>
      </w:r>
      <w:r w:rsidR="00895400">
        <w:instrText xml:space="preserve"> ADDIN EN.CITE &lt;EndNote&gt;&lt;Cite&gt;&lt;Author&gt;Seetin&lt;/Author&gt;&lt;Year&gt;2014&lt;/Year&gt;&lt;RecNum&gt;41&lt;/RecNum&gt;&lt;DisplayText&gt;[33]&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sidR="00895400">
        <w:rPr>
          <w:noProof/>
        </w:rPr>
        <w:t>[33]</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77" w:name="_Hlk501377967"/>
      <w:r>
        <w:t>espèces chimiques</w:t>
      </w:r>
      <w:bookmarkEnd w:id="277"/>
      <w:r>
        <w:t>, sont disponibles dans la variable annotation de chaque séquence.</w:t>
      </w:r>
      <w:r w:rsidRPr="009F4261">
        <w:t xml:space="preserve"> </w:t>
      </w:r>
      <w:r>
        <w:t xml:space="preserve">De plus, c’est dans ce fichier qu’on retrouve le traitement numérique qui a été fait sur les données. </w:t>
      </w:r>
    </w:p>
    <w:p w:rsidR="009C066D" w:rsidRDefault="009C066D">
      <w:pPr>
        <w:spacing w:line="240" w:lineRule="auto"/>
        <w:jc w:val="left"/>
        <w:rPr>
          <w:sz w:val="14"/>
        </w:rPr>
      </w:pPr>
      <w:r>
        <w:rPr>
          <w:sz w:val="14"/>
        </w:rPr>
        <w:br w:type="page"/>
      </w:r>
    </w:p>
    <w:p w:rsidR="009C066D" w:rsidRDefault="009C066D" w:rsidP="009C066D">
      <w:pPr>
        <w:pStyle w:val="Paragraphesuite"/>
        <w:rPr>
          <w:noProof/>
          <w:lang w:val="en-US"/>
        </w:rPr>
      </w:pPr>
      <w:r>
        <w:rPr>
          <w:noProof/>
          <w:lang w:val="en-US"/>
        </w:rPr>
        <w:lastRenderedPageBreak/>
        <w:drawing>
          <wp:inline distT="0" distB="0" distL="0" distR="0" wp14:anchorId="57DC6778" wp14:editId="3D7A4321">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9C066D" w:rsidRPr="00DA3EF8" w:rsidRDefault="009C066D" w:rsidP="00794739">
      <w:pPr>
        <w:pStyle w:val="Figure"/>
      </w:pPr>
      <w:bookmarkStart w:id="278" w:name="_Toc521087495"/>
      <w:r w:rsidRPr="00DA3EF8">
        <w:t>Moyenne des valeurs surveillées pour l’expérience : « ETERNA_R00_0000 ».</w:t>
      </w:r>
      <w:bookmarkEnd w:id="278"/>
    </w:p>
    <w:p w:rsidR="009C066D" w:rsidRPr="00DA3EF8" w:rsidRDefault="009C066D" w:rsidP="009C066D">
      <w:pPr>
        <w:spacing w:line="240" w:lineRule="auto"/>
        <w:jc w:val="left"/>
        <w:rPr>
          <w:noProof/>
        </w:rPr>
      </w:pPr>
      <w:r w:rsidRPr="00DA3EF8">
        <w:rPr>
          <w:noProof/>
        </w:rPr>
        <w:br w:type="page"/>
      </w:r>
    </w:p>
    <w:p w:rsidR="009C066D" w:rsidRDefault="009C066D" w:rsidP="009C066D">
      <w:pPr>
        <w:pStyle w:val="Paragraphesuite"/>
        <w:rPr>
          <w:lang w:val="en-US"/>
        </w:rPr>
      </w:pPr>
      <w:r>
        <w:rPr>
          <w:noProof/>
          <w:lang w:val="en-US"/>
        </w:rPr>
        <w:lastRenderedPageBreak/>
        <w:drawing>
          <wp:inline distT="0" distB="0" distL="0" distR="0" wp14:anchorId="166E2F58" wp14:editId="1C1AFB18">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9C066D" w:rsidRPr="00DA3EF8" w:rsidRDefault="009C066D" w:rsidP="00794739">
      <w:pPr>
        <w:pStyle w:val="Figure"/>
      </w:pPr>
      <w:bookmarkStart w:id="279" w:name="_Toc521087496"/>
      <w:r w:rsidRPr="00DA3EF8">
        <w:t>Moyenne des valeurs surveillées pour l’expérience : « ETERNA_R00_000</w:t>
      </w:r>
      <w:r>
        <w:t>2</w:t>
      </w:r>
      <w:r w:rsidRPr="00DA3EF8">
        <w:t> ».</w:t>
      </w:r>
      <w:bookmarkEnd w:id="279"/>
      <w:r>
        <w:t xml:space="preserve"> </w:t>
      </w:r>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521F7D11" wp14:editId="1D0DDB9B">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9C066D" w:rsidRPr="00DA3EF8" w:rsidRDefault="009C066D" w:rsidP="00794739">
      <w:pPr>
        <w:pStyle w:val="Figure"/>
      </w:pPr>
      <w:bookmarkStart w:id="280" w:name="_Toc521087497"/>
      <w:r w:rsidRPr="00DA3EF8">
        <w:t>Moyenne des valeurs surveillées pour l’expérience : « ETERNA_R</w:t>
      </w:r>
      <w:r>
        <w:t>69</w:t>
      </w:r>
      <w:r w:rsidRPr="00DA3EF8">
        <w:t>_0000 ».</w:t>
      </w:r>
      <w:bookmarkEnd w:id="280"/>
    </w:p>
    <w:p w:rsidR="009C066D" w:rsidRPr="00DA3EF8" w:rsidRDefault="009C066D" w:rsidP="00794739">
      <w:pPr>
        <w:pStyle w:val="Figure"/>
      </w:pPr>
      <w:bookmarkStart w:id="281" w:name="_Toc521087498"/>
      <w:bookmarkEnd w:id="281"/>
    </w:p>
    <w:p w:rsidR="009C066D" w:rsidRPr="00DA3EF8" w:rsidRDefault="009C066D" w:rsidP="009C066D">
      <w:pPr>
        <w:spacing w:line="240" w:lineRule="auto"/>
        <w:jc w:val="left"/>
      </w:pPr>
      <w:r w:rsidRPr="00DA3EF8">
        <w:br w:type="page"/>
      </w:r>
    </w:p>
    <w:p w:rsidR="009C066D" w:rsidRDefault="009C066D" w:rsidP="009C066D">
      <w:pPr>
        <w:pStyle w:val="Paragraphesuite"/>
        <w:rPr>
          <w:lang w:val="en-US"/>
        </w:rPr>
      </w:pPr>
      <w:r>
        <w:rPr>
          <w:noProof/>
          <w:lang w:val="en-US"/>
        </w:rPr>
        <w:lastRenderedPageBreak/>
        <w:drawing>
          <wp:inline distT="0" distB="0" distL="0" distR="0" wp14:anchorId="37AE8866" wp14:editId="3DB388A5">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9C066D" w:rsidRPr="00DA3EF8" w:rsidRDefault="009C066D" w:rsidP="00794739">
      <w:pPr>
        <w:pStyle w:val="Figure"/>
      </w:pPr>
      <w:bookmarkStart w:id="282" w:name="_Toc521087499"/>
      <w:r w:rsidRPr="00DA3EF8">
        <w:t>Moyenne des valeurs surveillées pour l’expérience : « ETERNA_R</w:t>
      </w:r>
      <w:r>
        <w:t>69</w:t>
      </w:r>
      <w:r w:rsidRPr="00DA3EF8">
        <w:t>_000</w:t>
      </w:r>
      <w:r>
        <w:t>1</w:t>
      </w:r>
      <w:r w:rsidRPr="00DA3EF8">
        <w:t> ».</w:t>
      </w:r>
      <w:bookmarkEnd w:id="282"/>
    </w:p>
    <w:p w:rsidR="004A2FB9" w:rsidRDefault="004A2FB9" w:rsidP="007A63C0">
      <w:pPr>
        <w:rPr>
          <w:sz w:val="14"/>
        </w:rPr>
      </w:pPr>
    </w:p>
    <w:p w:rsidR="00D53208" w:rsidRDefault="00D53208">
      <w:pPr>
        <w:spacing w:line="240" w:lineRule="auto"/>
        <w:jc w:val="left"/>
        <w:rPr>
          <w:sz w:val="14"/>
        </w:rPr>
      </w:pPr>
      <w:r>
        <w:rPr>
          <w:sz w:val="14"/>
        </w:rPr>
        <w:br w:type="page"/>
      </w:r>
    </w:p>
    <w:p w:rsidR="00D53208" w:rsidRPr="009C066D" w:rsidRDefault="00895400" w:rsidP="00D53208">
      <w:pPr>
        <w:pStyle w:val="Paragraphe"/>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min</m:t>
              </m:r>
            </m:fName>
            <m:e>
              <m:d>
                <m:dPr>
                  <m:ctrlPr>
                    <w:rPr>
                      <w:rFonts w:ascii="Cambria Math" w:eastAsia="Cambria Math" w:hAnsi="Cambria Math" w:cs="Cambria Math"/>
                      <w:i/>
                    </w:rPr>
                  </m:ctrlPr>
                </m:dPr>
                <m:e>
                  <m:r>
                    <w:rPr>
                      <w:rFonts w:ascii="Cambria Math" w:eastAsia="Cambria Math" w:hAnsi="Cambria Math" w:cs="Cambria Math"/>
                    </w:rPr>
                    <m:t>y</m:t>
                  </m:r>
                </m:e>
              </m:d>
            </m:e>
          </m:func>
          <m:r>
            <w:rPr>
              <w:rFonts w:ascii="Cambria Math" w:eastAsia="Cambria Math" w:hAnsi="Cambria Math" w:cs="Cambria Math"/>
            </w:rPr>
            <m:t>=</m:t>
          </m:r>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d>
                    <m:dPr>
                      <m:ctrlPr>
                        <w:rPr>
                          <w:rFonts w:ascii="Cambria Math" w:eastAsia="Cambria Math" w:hAnsi="Cambria Math" w:cs="Cambria Math"/>
                          <w:i/>
                        </w:rPr>
                      </m:ctrlPr>
                    </m:dPr>
                    <m:e>
                      <m:nary>
                        <m:naryPr>
                          <m:chr m:val="∑"/>
                          <m:grow m:val="1"/>
                          <m:ctrlPr>
                            <w:rPr>
                              <w:rFonts w:ascii="Cambria Math" w:hAnsi="Cambria Math"/>
                            </w:rPr>
                          </m:ctrlPr>
                        </m:naryPr>
                        <m:sub/>
                        <m:sup/>
                        <m:e>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1-abs</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num>
                                        <m:den>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Hi</m:t>
                                              </m:r>
                                            </m:sub>
                                          </m:sSub>
                                          <m:d>
                                            <m:dPr>
                                              <m:ctrlPr>
                                                <w:rPr>
                                                  <w:rFonts w:ascii="Cambria Math" w:hAnsi="Cambria Math"/>
                                                  <w:lang w:val="en-US"/>
                                                </w:rPr>
                                              </m:ctrlPr>
                                            </m:dPr>
                                            <m:e>
                                              <m:r>
                                                <m:rPr>
                                                  <m:sty m:val="p"/>
                                                </m:rPr>
                                                <w:rPr>
                                                  <w:rFonts w:ascii="Cambria Math" w:hAnsi="Cambria Math"/>
                                                  <w:lang w:val="en-US"/>
                                                </w:rPr>
                                                <m:t>s-s</m:t>
                                              </m:r>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Low</m:t>
                                              </m:r>
                                            </m:sub>
                                          </m:sSub>
                                          <m:d>
                                            <m:dPr>
                                              <m:ctrlPr>
                                                <w:rPr>
                                                  <w:rFonts w:ascii="Cambria Math" w:hAnsi="Cambria Math"/>
                                                  <w:lang w:val="en-US"/>
                                                </w:rPr>
                                              </m:ctrlPr>
                                            </m:dPr>
                                            <m:e>
                                              <m:r>
                                                <m:rPr>
                                                  <m:sty m:val="p"/>
                                                </m:rPr>
                                                <w:rPr>
                                                  <w:rFonts w:ascii="Cambria Math" w:hAnsi="Cambria Math"/>
                                                  <w:lang w:val="en-US"/>
                                                </w:rPr>
                                                <m:t>s-s</m:t>
                                              </m:r>
                                            </m:e>
                                          </m:d>
                                        </m:den>
                                      </m:f>
                                    </m:e>
                                  </m:d>
                                </m:e>
                              </m:d>
                            </m:e>
                            <m:sup>
                              <m:r>
                                <w:rPr>
                                  <w:rFonts w:ascii="Cambria Math" w:hAnsi="Cambria Math"/>
                                  <w:lang w:val="en-US"/>
                                </w:rPr>
                                <m:t>2</m:t>
                              </m:r>
                            </m:sup>
                          </m:sSup>
                          <m:r>
                            <w:rPr>
                              <w:rFonts w:ascii="Cambria Math" w:hAnsi="Cambria Math"/>
                              <w:lang w:val="en-US"/>
                            </w:rPr>
                            <m:t xml:space="preserve">     </m:t>
                          </m:r>
                        </m:e>
                      </m:nary>
                    </m:e>
                  </m:d>
                </m:num>
                <m:den>
                  <m:r>
                    <w:rPr>
                      <w:rFonts w:ascii="Cambria Math" w:eastAsia="Cambria Math" w:hAnsi="Cambria Math" w:cs="Cambria Math"/>
                    </w:rPr>
                    <m:t>total</m:t>
                  </m:r>
                </m:den>
              </m:f>
            </m:e>
          </m:box>
        </m:oMath>
      </m:oMathPara>
    </w:p>
    <w:p w:rsidR="005155B3" w:rsidRDefault="005155B3">
      <w:pPr>
        <w:spacing w:line="240" w:lineRule="auto"/>
        <w:jc w:val="left"/>
        <w:rPr>
          <w:sz w:val="14"/>
        </w:rPr>
      </w:pPr>
      <w:r>
        <w:rPr>
          <w:sz w:val="14"/>
        </w:rPr>
        <w:br w:type="page"/>
      </w:r>
    </w:p>
    <w:p w:rsidR="005155B3" w:rsidRPr="000D0E0C" w:rsidRDefault="005155B3" w:rsidP="005155B3">
      <w:pPr>
        <w:pStyle w:val="Heading3"/>
      </w:pPr>
      <w:bookmarkStart w:id="283" w:name="_Toc502671856"/>
      <w:r>
        <w:lastRenderedPageBreak/>
        <w:t>Repliement des ARN</w:t>
      </w:r>
      <w:bookmarkEnd w:id="283"/>
    </w:p>
    <w:p w:rsidR="005155B3" w:rsidRDefault="005155B3" w:rsidP="005155B3">
      <w:pPr>
        <w:pStyle w:val="Paragraphe"/>
      </w:pPr>
      <w:r>
        <w:t xml:space="preserve">Seuls les logiciels </w:t>
      </w:r>
      <w:proofErr w:type="spellStart"/>
      <w:r>
        <w:t>MCFlashfold</w:t>
      </w:r>
      <w:proofErr w:type="spellEnd"/>
      <w:r>
        <w:t xml:space="preserve"> et </w:t>
      </w:r>
      <w:proofErr w:type="spellStart"/>
      <w:r>
        <w:t>RNAsubopt</w:t>
      </w:r>
      <w:proofErr w:type="spellEnd"/>
      <w:r>
        <w:t xml:space="preserve"> ont été utilisés pour replier les ARN. </w:t>
      </w:r>
      <w:proofErr w:type="spellStart"/>
      <w:r>
        <w:t>RNAsubopt</w:t>
      </w:r>
      <w:proofErr w:type="spellEnd"/>
      <w:r>
        <w:t xml:space="preserve"> est un logiciel provenant de la suite Vienna package et </w:t>
      </w:r>
      <w:proofErr w:type="spellStart"/>
      <w:r>
        <w:t>MCFlashfold</w:t>
      </w:r>
      <w:proofErr w:type="spellEnd"/>
      <w:r>
        <w:t xml:space="preserve"> est un logiciel qui a été créé dans le laboratoire du Dr Major. Ces deux logiciels ont pour particularité de calculer un ensemble de SS auxquels ils attribuent une valeur d’énergie. Le nombre de SS calculée peut être modifié directement ou en fonction d’un écart d’énergie entre la SS de minimum d’énergie libre (minimum free </w:t>
      </w:r>
      <w:proofErr w:type="spellStart"/>
      <w:r>
        <w:t>energie</w:t>
      </w:r>
      <w:proofErr w:type="spellEnd"/>
      <w:r>
        <w:t xml:space="preserve"> (MFE)) et les autres SS. Vu la complexité qu’amène le calcul de chaque SS supplémentaire en raison du nombre de prédictions de réactivité chimique à faire (une par nucléotide de chaque SS), RNASS en considère relativement peu. Plusieurs valeurs ont été testées, toutes plus petites que cent. Dans la majorité des analyses qui suivent. Dix SS sous-optimales sont utilisées.</w:t>
      </w:r>
    </w:p>
    <w:p w:rsidR="005155B3" w:rsidRDefault="005155B3" w:rsidP="005155B3">
      <w:pPr>
        <w:pStyle w:val="Paragraphesuite"/>
      </w:pPr>
      <w:r>
        <w:t xml:space="preserve">Un troisième logiciel, </w:t>
      </w:r>
      <w:proofErr w:type="spellStart"/>
      <w:r>
        <w:t>RNAfold</w:t>
      </w:r>
      <w:proofErr w:type="spellEnd"/>
      <w:r>
        <w:t xml:space="preserve">, est utilisé pour obtenir la diversité d’ensemble et la fréquence de la SS d’énergie minimale (MFE) dans les SS prédites. </w:t>
      </w:r>
    </w:p>
    <w:p w:rsidR="005155B3" w:rsidRDefault="005155B3" w:rsidP="005155B3">
      <w:r>
        <w:t xml:space="preserve">Toutes ces données sont placées dans un fichier JSON standardisé. La prochaine section décrit quelques-uns de ces champs. </w:t>
      </w:r>
    </w:p>
    <w:p w:rsidR="005155B3" w:rsidRDefault="005155B3" w:rsidP="005155B3">
      <w:pPr>
        <w:pStyle w:val="Heading3"/>
      </w:pPr>
      <w:bookmarkStart w:id="284" w:name="_Toc502671857"/>
      <w:r>
        <w:t>Champ des fichiers JSON standardisés</w:t>
      </w:r>
      <w:bookmarkEnd w:id="284"/>
    </w:p>
    <w:p w:rsidR="005155B3" w:rsidRDefault="005155B3" w:rsidP="005155B3">
      <w:pPr>
        <w:pStyle w:val="Paragraphe"/>
        <w:rPr>
          <w:lang w:eastAsia="en-CA"/>
        </w:rPr>
      </w:pPr>
      <w:r>
        <w:t xml:space="preserve">Les deux prochaines pages présentent la liste des champs des fichiers JSON de sorties. Chaque champ du tableau II est présent dans l’ensemble des séquences. Le champ est le nom de la variable. La structure du fichier est arborescente (un champ peut contenir plusieurs champs). Le </w:t>
      </w:r>
      <w:r w:rsidRPr="00EB7171">
        <w:t>tableau</w:t>
      </w:r>
      <w:r>
        <w:t xml:space="preserve"> II présente les champs des nucléotides, un des champs des ARN.</w:t>
      </w:r>
    </w:p>
    <w:p w:rsidR="005155B3" w:rsidRDefault="005155B3" w:rsidP="005155B3">
      <w:pPr>
        <w:pStyle w:val="Paragraphe"/>
      </w:pPr>
      <w:r>
        <w:br w:type="page"/>
      </w:r>
    </w:p>
    <w:p w:rsidR="005155B3" w:rsidRDefault="005155B3" w:rsidP="005155B3">
      <w:pPr>
        <w:pStyle w:val="Tableau"/>
      </w:pPr>
      <w:bookmarkStart w:id="285" w:name="_Toc502671227"/>
      <w:bookmarkStart w:id="286" w:name="_Toc521087457"/>
      <w:r>
        <w:lastRenderedPageBreak/>
        <w:t>Description des champs des fichiers JSON standardisés des ARN</w:t>
      </w:r>
      <w:bookmarkEnd w:id="285"/>
      <w:bookmarkEnd w:id="286"/>
    </w:p>
    <w:tbl>
      <w:tblPr>
        <w:tblStyle w:val="PlainTable3"/>
        <w:tblW w:w="0" w:type="auto"/>
        <w:tblLook w:val="0480" w:firstRow="0" w:lastRow="0" w:firstColumn="1" w:lastColumn="0" w:noHBand="0" w:noVBand="1"/>
      </w:tblPr>
      <w:tblGrid>
        <w:gridCol w:w="1539"/>
        <w:gridCol w:w="3040"/>
        <w:gridCol w:w="4423"/>
      </w:tblGrid>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eq</w:t>
            </w:r>
            <w:proofErr w:type="spellEnd"/>
            <w:proofErr w:type="gramEnd"/>
          </w:p>
        </w:tc>
        <w:tc>
          <w:tcPr>
            <w:tcW w:w="0" w:type="auto"/>
            <w:tcBorders>
              <w:top w:val="threeDEmboss" w:sz="24" w:space="0" w:color="auto"/>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uenceNT</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Pr="00970D81">
              <w:rPr>
                <w:rFonts w:ascii="Times New Roman" w:hAnsi="Times New Roman" w:cs="Times New Roman"/>
                <w:shd w:val="clear" w:color="auto" w:fill="FFFFFF" w:themeFill="background1"/>
              </w:rPr>
              <w:t>équence de l’ARN</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13027F" w:rsidRDefault="005155B3" w:rsidP="00895400">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graph</w:t>
            </w:r>
            <w:proofErr w:type="gramEnd"/>
            <w:r w:rsidRPr="002C0B68">
              <w:t>_transition</w:t>
            </w:r>
            <w:proofErr w:type="spell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oreTab</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nts</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score</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rreurTab</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reactivityVector</w:t>
            </w:r>
            <w:proofErr w:type="spellEnd"/>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rreur</w:t>
            </w:r>
            <w:r>
              <w:rPr>
                <w:rFonts w:ascii="Times New Roman" w:hAnsi="Times New Roman" w:cs="Times New Roman"/>
                <w:shd w:val="clear" w:color="auto" w:fill="FFFFFF" w:themeFill="background1"/>
              </w:rPr>
              <w:t>s.</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Pr="00970D81">
              <w:rPr>
                <w:rFonts w:ascii="Times New Roman" w:hAnsi="Times New Roman" w:cs="Times New Roman"/>
                <w:shd w:val="clear" w:color="auto" w:fill="FFFFFF" w:themeFill="background1"/>
              </w:rPr>
              <w:t>ecteur de réactivité discr</w:t>
            </w:r>
            <w:r>
              <w:rPr>
                <w:rFonts w:ascii="Times New Roman" w:hAnsi="Times New Roman" w:cs="Times New Roman"/>
                <w:shd w:val="clear" w:color="auto" w:fill="FFFFFF" w:themeFill="background1"/>
              </w:rPr>
              <w:t>e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d</w:t>
            </w:r>
            <w:proofErr w:type="spellEnd"/>
            <w:proofErr w:type="gramEnd"/>
          </w:p>
        </w:tc>
        <w:tc>
          <w:tcPr>
            <w:tcW w:w="0" w:type="auto"/>
            <w:tcBorders>
              <w:left w:val="single" w:sz="4" w:space="0" w:color="auto"/>
              <w:right w:val="threeDEmboss" w:sz="24" w:space="0" w:color="auto"/>
            </w:tcBorders>
            <w:vAlign w:val="center"/>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w:t>
            </w:r>
            <w:proofErr w:type="gramEnd"/>
            <w:r w:rsidRPr="002C0B68">
              <w:t>_mcff</w:t>
            </w:r>
            <w:proofErr w:type="spellEnd"/>
            <w:r w:rsidRPr="002C0B68">
              <w:t xml:space="preserve"> / </w:t>
            </w:r>
            <w:proofErr w:type="spellStart"/>
            <w:r w:rsidRPr="002C0B68">
              <w:t>sc_so</w:t>
            </w:r>
            <w:proofErr w:type="spell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5155B3" w:rsidRPr="0013027F"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5155B3" w:rsidRPr="002C0B68"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Mfe</w:t>
            </w:r>
            <w:proofErr w:type="spellEnd"/>
            <w:proofErr w:type="gramEnd"/>
          </w:p>
        </w:tc>
        <w:tc>
          <w:tcPr>
            <w:tcW w:w="0" w:type="auto"/>
            <w:tcBorders>
              <w:left w:val="single" w:sz="4" w:space="0" w:color="auto"/>
              <w:right w:val="threeDEmboss" w:sz="24" w:space="0" w:color="auto"/>
            </w:tcBorders>
            <w:vAlign w:val="center"/>
          </w:tcPr>
          <w:p w:rsidR="005155B3" w:rsidRPr="0013027F" w:rsidRDefault="005155B3" w:rsidP="00895400">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gramStart"/>
            <w:r w:rsidRPr="00AF3199">
              <w:t>info</w:t>
            </w:r>
            <w:proofErr w:type="gramEnd"/>
          </w:p>
        </w:tc>
      </w:tr>
      <w:tr w:rsidR="005155B3" w:rsidRPr="0013027F"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895400">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Pr="00970D81">
              <w:rPr>
                <w:rFonts w:ascii="Times New Roman" w:hAnsi="Times New Roman" w:cs="Times New Roman"/>
                <w:shd w:val="clear" w:color="auto" w:fill="FFFFFF" w:themeFill="background1"/>
              </w:rPr>
              <w:t xml:space="preserve">réquence de la </w:t>
            </w:r>
            <w:proofErr w:type="spellStart"/>
            <w:r w:rsidRPr="00970D81">
              <w:rPr>
                <w:rFonts w:ascii="Times New Roman" w:hAnsi="Times New Roman" w:cs="Times New Roman"/>
                <w:shd w:val="clear" w:color="auto" w:fill="FFFFFF" w:themeFill="background1"/>
              </w:rPr>
              <w:t>mfe</w:t>
            </w:r>
            <w:proofErr w:type="spellEnd"/>
            <w:r w:rsidRPr="00970D81">
              <w:rPr>
                <w:rFonts w:ascii="Times New Roman" w:hAnsi="Times New Roman" w:cs="Times New Roman"/>
                <w:shd w:val="clear" w:color="auto" w:fill="FFFFFF" w:themeFill="background1"/>
              </w:rPr>
              <w:t xml:space="preserve"> dans l'ensemble</w:t>
            </w:r>
            <w:r>
              <w:rPr>
                <w:rFonts w:ascii="Times New Roman" w:hAnsi="Times New Roman" w:cs="Times New Roman"/>
                <w:shd w:val="clear" w:color="auto" w:fill="FFFFFF" w:themeFill="background1"/>
              </w:rPr>
              <w:t xml:space="preserve"> (</w:t>
            </w:r>
            <w:proofErr w:type="spellStart"/>
            <w:r>
              <w:rPr>
                <w:rFonts w:ascii="Times New Roman" w:hAnsi="Times New Roman" w:cs="Times New Roman"/>
                <w:shd w:val="clear" w:color="auto" w:fill="FFFFFF" w:themeFill="background1"/>
              </w:rPr>
              <w:t>RNAfold</w:t>
            </w:r>
            <w:proofErr w:type="spellEnd"/>
            <w:r>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5155B3" w:rsidRPr="00970D81"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5155B3" w:rsidRDefault="005155B3" w:rsidP="005155B3">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5155B3" w:rsidRDefault="005155B3" w:rsidP="005155B3">
      <w:pPr>
        <w:pStyle w:val="Paragraphe"/>
      </w:pPr>
      <w:r>
        <w:br w:type="page"/>
      </w:r>
    </w:p>
    <w:p w:rsidR="005155B3" w:rsidRPr="003E103F" w:rsidRDefault="005155B3" w:rsidP="005155B3">
      <w:pPr>
        <w:pStyle w:val="Tableau"/>
      </w:pPr>
      <w:bookmarkStart w:id="287" w:name="_Toc521087458"/>
      <w:r w:rsidRPr="003E103F">
        <w:lastRenderedPageBreak/>
        <w:t xml:space="preserve">Description du champs </w:t>
      </w:r>
      <w:proofErr w:type="spellStart"/>
      <w:r w:rsidRPr="003E103F">
        <w:rPr>
          <w:i/>
        </w:rPr>
        <w:t>nts</w:t>
      </w:r>
      <w:proofErr w:type="spellEnd"/>
      <w:r w:rsidRPr="003E103F">
        <w:t xml:space="preserve"> des fichiers JSON standardisés</w:t>
      </w:r>
      <w:bookmarkEnd w:id="287"/>
    </w:p>
    <w:tbl>
      <w:tblPr>
        <w:tblStyle w:val="PlainTable3"/>
        <w:tblW w:w="0" w:type="auto"/>
        <w:tblLook w:val="0480" w:firstRow="0" w:lastRow="0" w:firstColumn="1" w:lastColumn="0" w:noHBand="0" w:noVBand="1"/>
      </w:tblPr>
      <w:tblGrid>
        <w:gridCol w:w="1628"/>
        <w:gridCol w:w="3662"/>
        <w:gridCol w:w="3712"/>
      </w:tblGrid>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970D81"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t>score</w:t>
            </w:r>
            <w:proofErr w:type="gramEnd"/>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position</w:t>
            </w:r>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Pr="003E103F">
              <w:rPr>
                <w:rFonts w:ascii="Times New Roman" w:hAnsi="Times New Roman" w:cs="Times New Roman"/>
                <w:shd w:val="clear" w:color="auto" w:fill="FFFFFF" w:themeFill="background1"/>
              </w:rPr>
              <w:t>osition</w:t>
            </w:r>
            <w:r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erreur</w:t>
            </w:r>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egion</w:t>
            </w:r>
            <w:proofErr w:type="spellEnd"/>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Pr="003E103F">
              <w:rPr>
                <w:rFonts w:ascii="Times New Roman" w:hAnsi="Times New Roman" w:cs="Times New Roman"/>
                <w:shd w:val="clear" w:color="auto" w:fill="FFFFFF" w:themeFill="background1"/>
              </w:rPr>
              <w:t>aleur</w:t>
            </w:r>
            <w:r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4A315F"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Pr>
                <w:rFonts w:ascii="Arial" w:hAnsi="Arial" w:cs="Arial"/>
                <w:color w:val="222222"/>
                <w:sz w:val="22"/>
                <w:shd w:val="clear" w:color="auto" w:fill="FFFFFF" w:themeFill="background1"/>
              </w:rPr>
              <w:t>?</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etat</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na</w:t>
            </w:r>
            <w:proofErr w:type="gramEnd"/>
            <w:r w:rsidRPr="00E10C66">
              <w:t>_id</w:t>
            </w:r>
            <w:proofErr w:type="spell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pairée</w:t>
            </w:r>
            <w:r>
              <w:rPr>
                <w:rFonts w:ascii="Arial" w:hAnsi="Arial" w:cs="Arial"/>
                <w:color w:val="303030"/>
                <w:sz w:val="22"/>
                <w:shd w:val="clear" w:color="auto" w:fill="FFFFFF" w:themeFill="background1"/>
              </w:rPr>
              <w:t xml:space="preserve"> par logiciel.</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Pr="003E103F">
              <w:rPr>
                <w:rFonts w:ascii="Times New Roman" w:hAnsi="Times New Roman" w:cs="Times New Roman"/>
                <w:shd w:val="clear" w:color="auto" w:fill="FFFFFF" w:themeFill="background1"/>
              </w:rPr>
              <w:t>dentifiant</w:t>
            </w:r>
            <w:r w:rsidRPr="00AF6D79">
              <w:rPr>
                <w:rFonts w:ascii="Arial" w:hAnsi="Arial" w:cs="Arial"/>
                <w:color w:val="303030"/>
                <w:sz w:val="22"/>
                <w:shd w:val="clear" w:color="auto" w:fill="FFFFFF" w:themeFill="background1"/>
              </w:rPr>
              <w:t xml:space="preserve"> de l’ARN dans lequel, le nucléotide se trouv</w:t>
            </w:r>
            <w:r>
              <w:rPr>
                <w:rFonts w:ascii="Arial" w:hAnsi="Arial" w:cs="Arial"/>
                <w:color w:val="303030"/>
                <w:sz w:val="22"/>
                <w:shd w:val="clear" w:color="auto" w:fill="FFFFFF" w:themeFill="background1"/>
              </w:rPr>
              <w:t>e.</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inHelice</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eq</w:t>
            </w:r>
            <w:proofErr w:type="gramEnd"/>
            <w:r w:rsidRPr="00E10C66">
              <w:t>_motif3 / 5</w:t>
            </w:r>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5155B3" w:rsidRPr="003E103F"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Pr>
                <w:rFonts w:ascii="Arial" w:hAnsi="Arial" w:cs="Arial"/>
                <w:color w:val="303030"/>
                <w:sz w:val="22"/>
                <w:shd w:val="clear" w:color="auto" w:fill="FFFFFF" w:themeFill="background1"/>
              </w:rPr>
              <w:t>. (3/5)</w:t>
            </w:r>
          </w:p>
        </w:tc>
      </w:tr>
      <w:tr w:rsidR="005155B3" w:rsidRPr="00AF6D79"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localNcmD</w:t>
            </w:r>
            <w:proofErr w:type="spellEnd"/>
            <w:proofErr w:type="gram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sc</w:t>
            </w:r>
            <w:proofErr w:type="gramEnd"/>
            <w:r w:rsidRPr="00E10C66">
              <w:t>_mcff</w:t>
            </w:r>
            <w:proofErr w:type="spellEnd"/>
            <w:r w:rsidRPr="00E10C66">
              <w:t xml:space="preserve"> / </w:t>
            </w:r>
            <w:proofErr w:type="spellStart"/>
            <w:r w:rsidRPr="00E10C66">
              <w:t>sc_so</w:t>
            </w:r>
            <w:proofErr w:type="spell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Pr="003E103F">
              <w:rPr>
                <w:rFonts w:ascii="Times New Roman" w:hAnsi="Times New Roman" w:cs="Times New Roman"/>
                <w:shd w:val="clear" w:color="auto" w:fill="FFFFFF" w:themeFill="background1"/>
              </w:rPr>
              <w:t>réquence</w:t>
            </w:r>
            <w:r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Pr="00AF6D79">
              <w:rPr>
                <w:rFonts w:ascii="Arial" w:hAnsi="Arial" w:cs="Arial"/>
                <w:color w:val="303030"/>
                <w:sz w:val="22"/>
                <w:shd w:val="clear" w:color="auto" w:fill="FFFFFF" w:themeFill="background1"/>
              </w:rPr>
              <w:t xml:space="preserve">core de prédiction du nucléotide dans </w:t>
            </w:r>
            <w:r w:rsidRPr="003E103F">
              <w:rPr>
                <w:rFonts w:ascii="Times New Roman" w:hAnsi="Times New Roman" w:cs="Times New Roman"/>
                <w:shd w:val="clear" w:color="auto" w:fill="FFFFFF" w:themeFill="background1"/>
              </w:rPr>
              <w:t>toutes</w:t>
            </w:r>
            <w:r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5155B3" w:rsidRPr="00C01DF0" w:rsidTr="0089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5155B3" w:rsidRPr="00125885" w:rsidRDefault="005155B3" w:rsidP="00895400">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mfp</w:t>
            </w:r>
            <w:proofErr w:type="gramEnd"/>
            <w:r w:rsidRPr="00E10C66">
              <w:t>_mcff</w:t>
            </w:r>
            <w:proofErr w:type="spellEnd"/>
            <w:r w:rsidRPr="00E10C66">
              <w:t xml:space="preserve"> / </w:t>
            </w:r>
            <w:proofErr w:type="spellStart"/>
            <w:r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5155B3" w:rsidRPr="00E10C66" w:rsidRDefault="005155B3" w:rsidP="00895400">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orte</w:t>
            </w:r>
            <w:proofErr w:type="gramEnd"/>
          </w:p>
        </w:tc>
      </w:tr>
      <w:tr w:rsidR="005155B3" w:rsidRPr="00AF6D79" w:rsidTr="00895400">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5155B3" w:rsidRPr="00125885" w:rsidRDefault="005155B3" w:rsidP="00895400">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Pr="003E103F">
              <w:rPr>
                <w:rFonts w:ascii="Times New Roman" w:hAnsi="Times New Roman" w:cs="Times New Roman"/>
                <w:shd w:val="clear" w:color="auto" w:fill="FFFFFF" w:themeFill="background1"/>
              </w:rPr>
              <w:t>artenaire</w:t>
            </w:r>
            <w:r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5155B3" w:rsidRPr="00AF6D79" w:rsidRDefault="005155B3" w:rsidP="00895400">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5155B3" w:rsidRDefault="005155B3" w:rsidP="005155B3">
      <w:pPr>
        <w:spacing w:line="240" w:lineRule="auto"/>
        <w:jc w:val="left"/>
      </w:pPr>
      <w:r>
        <w:br w:type="page"/>
      </w:r>
    </w:p>
    <w:p w:rsidR="005155B3" w:rsidRDefault="005155B3" w:rsidP="005155B3">
      <w:pPr>
        <w:pStyle w:val="Heading2"/>
      </w:pPr>
      <w:bookmarkStart w:id="288" w:name="_Toc502671858"/>
      <w:bookmarkStart w:id="289" w:name="_Toc502671972"/>
      <w:r>
        <w:lastRenderedPageBreak/>
        <w:t>Information sur les données collectées</w:t>
      </w:r>
      <w:bookmarkEnd w:id="288"/>
      <w:bookmarkEnd w:id="289"/>
    </w:p>
    <w:p w:rsidR="005155B3" w:rsidRDefault="005155B3" w:rsidP="005155B3">
      <w:pPr>
        <w:pStyle w:val="Paragraphe"/>
      </w:pPr>
      <w:r>
        <w:t>Dans la prochaine section, j’ai fait ressortir les statistiques pertinentes de quelques champs des fichiers JSON présentés plus haut. J’ai bâti deux bases de données successivement.</w:t>
      </w:r>
    </w:p>
    <w:p w:rsidR="005155B3" w:rsidRDefault="005155B3" w:rsidP="005155B3">
      <w:pPr>
        <w:pStyle w:val="Paragraphesuite"/>
      </w:pPr>
      <w:r>
        <w:t xml:space="preserve">Dans la première que je nomme « </w:t>
      </w:r>
      <w:r w:rsidRPr="00E33F1F">
        <w:rPr>
          <w:u w:val="single"/>
        </w:rPr>
        <w:t>non filtrée</w:t>
      </w:r>
      <w:r w:rsidRPr="00CD3D66">
        <w:t xml:space="preserve"> »</w:t>
      </w:r>
      <w:r>
        <w:t>, plus de 43 000 ARN provenant de la RMDB ont servi pour ces statistiques, ce qui totalise un peu moins de 4 millions de nucléotides sondés. Pour cette base de données, la seule condition est que les ARN doivent avoir un rapport « signal sur bruit » supérieur à 1 pour être considérés.</w:t>
      </w:r>
    </w:p>
    <w:p w:rsidR="005155B3" w:rsidRDefault="005155B3" w:rsidP="005155B3">
      <w:pPr>
        <w:pStyle w:val="Paragraphesuite"/>
      </w:pPr>
      <w:r>
        <w:t xml:space="preserve">La deuxième que je nomme </w:t>
      </w:r>
      <w:r w:rsidRPr="00E33F1F">
        <w:rPr>
          <w:u w:val="single"/>
        </w:rPr>
        <w:t>filtrée</w:t>
      </w:r>
      <w:r>
        <w:t xml:space="preserve"> contient plus de 16 000 ARN. Comme expliqué plus haut, le ratio d’adénine sur le nombre de nucléotides total doit être inférieur à 50% et la moyenne des scores plus petite que 1,5.</w:t>
      </w:r>
    </w:p>
    <w:p w:rsidR="005155B3" w:rsidRPr="005B6DB0" w:rsidRDefault="005155B3" w:rsidP="005155B3">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5155B3" w:rsidRPr="004A315F" w:rsidRDefault="005155B3" w:rsidP="005155B3">
      <w:pPr>
        <w:pStyle w:val="Heading3"/>
      </w:pPr>
      <w:bookmarkStart w:id="290" w:name="_Toc502671859"/>
      <w:r w:rsidRPr="004A315F">
        <w:rPr>
          <w:shd w:val="clear" w:color="auto" w:fill="FFFFFF" w:themeFill="background1"/>
        </w:rPr>
        <w:t>Scores</w:t>
      </w:r>
      <w:r>
        <w:rPr>
          <w:shd w:val="clear" w:color="auto" w:fill="FFFFFF" w:themeFill="background1"/>
        </w:rPr>
        <w:t xml:space="preserve"> m</w:t>
      </w:r>
      <w:r w:rsidRPr="004A315F">
        <w:rPr>
          <w:shd w:val="clear" w:color="auto" w:fill="FFFFFF" w:themeFill="background1"/>
        </w:rPr>
        <w:t>oy</w:t>
      </w:r>
      <w:r>
        <w:rPr>
          <w:shd w:val="clear" w:color="auto" w:fill="FFFFFF" w:themeFill="background1"/>
        </w:rPr>
        <w:t>ens des valeurs de réactivité</w:t>
      </w:r>
      <w:bookmarkEnd w:id="290"/>
    </w:p>
    <w:p w:rsidR="005155B3" w:rsidRDefault="005155B3" w:rsidP="005155B3">
      <w:pPr>
        <w:pStyle w:val="Paragraphe"/>
      </w:pPr>
      <w:r>
        <w:t xml:space="preserve">Comme vous pouvez le constater dans la figure 10, la majorité des moyennes des valeurs de réactivité se trouve sous la barre des 1. Cette analyse a été faite avant l’application du filtre sur la moyenne des scores de réactivité par ARN et le contenu relatif en adénosine. </w:t>
      </w:r>
    </w:p>
    <w:p w:rsidR="005155B3"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07424" behindDoc="0" locked="0" layoutInCell="1" allowOverlap="1" wp14:anchorId="1022D367" wp14:editId="2314CF5E">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895400" w:rsidRPr="001B398F" w:rsidRDefault="00895400"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895400" w:rsidRPr="001B398F" w:rsidRDefault="00895400"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D367" id="Text Box 235" o:spid="_x0000_s1070" type="#_x0000_t202" style="position:absolute;left:0;text-align:left;margin-left:57.9pt;margin-top:6.5pt;width:307.65pt;height:36.9pt;z-index:25200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JZ0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v5PCZH7WponlAwB+Pk4k/DQwfuJyU9Tm1F/Y8jc4IS&#10;9dGg6OvpfB7HPBnzxdsCDXftqa89zHCEqmigZDzuQvoakbeBW2xOK5NuL0zOnHEak5znnxPH/dpO&#10;US//e/sL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AFDJZ0JgIAACcEAAAOAAAAAAAAAAAAAAAAAC4CAABkcnMvZTJvRG9j&#10;LnhtbFBLAQItABQABgAIAAAAIQDmhUcF3QAAAAkBAAAPAAAAAAAAAAAAAAAAAIAEAABkcnMvZG93&#10;bnJldi54bWxQSwUGAAAAAAQABADzAAAAigUAAAAA&#10;" stroked="f">
                <v:textbox>
                  <w:txbxContent>
                    <w:p w:rsidR="00895400" w:rsidRPr="001B398F" w:rsidRDefault="00895400" w:rsidP="005155B3">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895400" w:rsidRPr="001B398F" w:rsidRDefault="00895400" w:rsidP="005155B3">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0496" behindDoc="0" locked="0" layoutInCell="1" allowOverlap="1" wp14:anchorId="7063FE6B" wp14:editId="472454B1">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895400" w:rsidRPr="0047091F" w:rsidRDefault="00895400" w:rsidP="005155B3">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3FE6B" id="Text Box 253" o:spid="_x0000_s1071" type="#_x0000_t202" style="position:absolute;left:0;text-align:left;margin-left:-2.8pt;margin-top:90.65pt;width:87.95pt;height:21.25pt;rotation:-90;z-index:25201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" stroked="f">
                <v:textbox>
                  <w:txbxContent>
                    <w:p w:rsidR="00895400" w:rsidRPr="0047091F" w:rsidRDefault="00895400" w:rsidP="005155B3">
                      <w:pPr>
                        <w:spacing w:line="240" w:lineRule="auto"/>
                        <w:rPr>
                          <w:sz w:val="18"/>
                        </w:rPr>
                      </w:pPr>
                      <w:r>
                        <w:rPr>
                          <w:sz w:val="18"/>
                          <w:shd w:val="clear" w:color="auto" w:fill="FFFFFF" w:themeFill="background1"/>
                        </w:rPr>
                        <w:t>Score moyen</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08448" behindDoc="0" locked="0" layoutInCell="1" allowOverlap="1" wp14:anchorId="57D1F406" wp14:editId="2C8B6F56">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895400" w:rsidRPr="0047091F" w:rsidRDefault="00895400"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1F406" id="Text Box 239" o:spid="_x0000_s1072" type="#_x0000_t202" style="position:absolute;left:0;text-align:left;margin-left:0;margin-top:194.4pt;width:74.45pt;height:21.25pt;z-index:252008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" stroked="f">
                <v:textbox>
                  <w:txbxContent>
                    <w:p w:rsidR="00895400" w:rsidRPr="0047091F" w:rsidRDefault="00895400"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7C3AF1F5" wp14:editId="7C613B49">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5155B3" w:rsidRDefault="005155B3" w:rsidP="00794739">
      <w:pPr>
        <w:pStyle w:val="Figure"/>
      </w:pPr>
      <w:bookmarkStart w:id="291" w:name="_Toc521087500"/>
      <w:r w:rsidRPr="0032646C">
        <w:lastRenderedPageBreak/>
        <w:t>Pour chaque ARN la moyenne des scores des valeurs de réactivité de ses nucléotides est calculée et ordonnée.</w:t>
      </w:r>
      <w:r>
        <w:t xml:space="preserve"> On remarque que peu d’ARN ont un score moyen entre 2 et 6. Ces ARN proviennent de l’ensemble non filtré.</w:t>
      </w:r>
      <w:bookmarkEnd w:id="291"/>
    </w:p>
    <w:p w:rsidR="005155B3" w:rsidRPr="00A95905" w:rsidRDefault="005155B3" w:rsidP="005155B3">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2012544" behindDoc="0" locked="0" layoutInCell="1" allowOverlap="1" wp14:anchorId="392C6651" wp14:editId="775E0292">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895400" w:rsidRPr="00D8274F" w:rsidRDefault="00895400"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2C6651" id="Text Box 254" o:spid="_x0000_s1073" type="#_x0000_t202" style="position:absolute;left:0;text-align:left;margin-left:22.8pt;margin-top:172.45pt;width:74pt;height:22pt;z-index:25201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raJA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pFbMr2JylK7C+kh6ORwHlz4aHVp0vzjraWhL7n/uwUnO9CdL&#10;mi9n83mc8mTMF1c5Ge7SU116wAqCKrkIjrPR2IT0NyJzi7fUnUYl5V64nFjTOCbtT18nzvulnaJe&#10;Pvj6CQ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CpyutokAgAAKAQAAA4AAAAAAAAAAAAAAAAALgIAAGRycy9lMm9Eb2Mu&#10;eG1sUEsBAi0AFAAGAAgAAAAhABrd7ljeAAAACAEAAA8AAAAAAAAAAAAAAAAAfgQAAGRycy9kb3du&#10;cmV2LnhtbFBLBQYAAAAABAAEAPMAAACJBQAAAAA=&#10;" stroked="f">
                <v:textbox>
                  <w:txbxContent>
                    <w:p w:rsidR="00895400" w:rsidRPr="00D8274F" w:rsidRDefault="00895400" w:rsidP="005155B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2011520" behindDoc="0" locked="0" layoutInCell="1" allowOverlap="1" wp14:anchorId="6C959060" wp14:editId="40D09E19">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895400" w:rsidRPr="00D8274F" w:rsidRDefault="00895400" w:rsidP="005155B3">
                            <w:pPr>
                              <w:spacing w:line="240" w:lineRule="auto"/>
                              <w:rPr>
                                <w:sz w:val="20"/>
                                <w:lang w:val="en-CA"/>
                              </w:rPr>
                            </w:pPr>
                            <w:r w:rsidRPr="00D8274F">
                              <w:rPr>
                                <w:sz w:val="20"/>
                                <w:shd w:val="clear" w:color="auto" w:fill="FFFFFF" w:themeFill="background1"/>
                                <w:lang w:val="en-CA"/>
                              </w:rPr>
                              <w:t>Fréquenc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C959060" id="Text Box 266" o:spid="_x0000_s1074" type="#_x0000_t202" style="position:absolute;left:0;text-align:left;margin-left:236.9pt;margin-top:82.45pt;width:123.35pt;height:21.95pt;rotation:-90;flip:y;z-index:252011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rPLMwIAAEEEAAAOAAAAZHJzL2Uyb0RvYy54bWysU02P2yAQvVfqf0DcGyfefFpxVttsU1Xa&#10;fki77R1jHKMCQ4HETn99B5z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" stroked="f">
                <v:textbox>
                  <w:txbxContent>
                    <w:p w:rsidR="00895400" w:rsidRPr="00D8274F" w:rsidRDefault="00895400" w:rsidP="005155B3">
                      <w:pPr>
                        <w:spacing w:line="240" w:lineRule="auto"/>
                        <w:rPr>
                          <w:sz w:val="20"/>
                          <w:lang w:val="en-CA"/>
                        </w:rPr>
                      </w:pPr>
                      <w:r w:rsidRPr="00D8274F">
                        <w:rPr>
                          <w:sz w:val="20"/>
                          <w:shd w:val="clear" w:color="auto" w:fill="FFFFFF" w:themeFill="background1"/>
                          <w:lang w:val="en-CA"/>
                        </w:rPr>
                        <w:t>Fréquence des scores</w:t>
                      </w:r>
                    </w:p>
                  </w:txbxContent>
                </v:textbox>
                <w10:wrap anchorx="margin"/>
              </v:shape>
            </w:pict>
          </mc:Fallback>
        </mc:AlternateContent>
      </w:r>
      <w:r>
        <w:rPr>
          <w:noProof/>
        </w:rPr>
        <w:drawing>
          <wp:anchor distT="0" distB="0" distL="114300" distR="114300" simplePos="0" relativeHeight="252006400" behindDoc="0" locked="0" layoutInCell="1" allowOverlap="1" wp14:anchorId="1E4DFC3A" wp14:editId="30D1FA10">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Pr="00FD4766">
        <w:rPr>
          <w:noProof/>
          <w:shd w:val="clear" w:color="auto" w:fill="FFFFFF" w:themeFill="background1"/>
        </w:rPr>
        <mc:AlternateContent>
          <mc:Choice Requires="wps">
            <w:drawing>
              <wp:anchor distT="45720" distB="45720" distL="114300" distR="114300" simplePos="0" relativeHeight="252009472" behindDoc="0" locked="0" layoutInCell="1" allowOverlap="1" wp14:anchorId="02730C1C" wp14:editId="12A44EEA">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895400" w:rsidRPr="0047091F" w:rsidRDefault="00895400" w:rsidP="005155B3">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30C1C" id="Text Box 248" o:spid="_x0000_s1075" type="#_x0000_t202" style="position:absolute;left:0;text-align:left;margin-left:160.7pt;margin-top:187.8pt;width:74.45pt;height:19.7pt;z-index:25200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BCQoObJAIAACYEAAAOAAAAAAAAAAAAAAAAAC4CAABkcnMvZTJvRG9j&#10;LnhtbFBLAQItABQABgAIAAAAIQCuANOb3wAAAAsBAAAPAAAAAAAAAAAAAAAAAH4EAABkcnMvZG93&#10;bnJldi54bWxQSwUGAAAAAAQABADzAAAAigUAAAAA&#10;" stroked="f">
                <v:textbox>
                  <w:txbxContent>
                    <w:p w:rsidR="00895400" w:rsidRPr="0047091F" w:rsidRDefault="00895400" w:rsidP="005155B3">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Pr>
          <w:noProof/>
        </w:rPr>
        <w:drawing>
          <wp:inline distT="0" distB="0" distL="0" distR="0" wp14:anchorId="44741817" wp14:editId="34CCF3DC">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5155B3" w:rsidRDefault="005155B3" w:rsidP="00794739">
      <w:pPr>
        <w:pStyle w:val="Figure"/>
      </w:pPr>
      <w:bookmarkStart w:id="292" w:name="_Toc521087501"/>
      <w:r w:rsidRPr="0032646C">
        <w:t>La différence entre cette figure et la figure 10 est qu’ici les données proviennent de l’ensemble filtré.</w:t>
      </w:r>
      <w: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bookmarkEnd w:id="292"/>
    </w:p>
    <w:p w:rsidR="005155B3" w:rsidRPr="00D315CF" w:rsidRDefault="005155B3" w:rsidP="005155B3">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293" w:name="_Hlk502600517"/>
      <w:r w:rsidRPr="00CD3D66">
        <w:t xml:space="preserve">Kolmogorov-Smirnov </w:t>
      </w:r>
      <w:bookmarkEnd w:id="293"/>
      <w:r>
        <w:fldChar w:fldCharType="begin"/>
      </w:r>
      <w:r w:rsidR="00895400">
        <w:instrText xml:space="preserve"> ADDIN EN.CITE &lt;EndNote&gt;&lt;Cite&gt;&lt;Author&gt;Marsaglia&lt;/Author&gt;&lt;Year&gt;2003&lt;/Year&gt;&lt;RecNum&gt;45&lt;/RecNum&gt;&lt;DisplayText&gt;[53]&lt;/DisplayText&gt;&lt;record&gt;&lt;rec-number&gt;45&lt;/rec-number&gt;&lt;foreign-keys&gt;&lt;key app="EN" db-id="zxs52ffvft0fp6exzthv5fd6f00x5z2ax2ew" timestamp="1512633497"&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895400">
        <w:rPr>
          <w:noProof/>
        </w:rPr>
        <w:t>[53]</w:t>
      </w:r>
      <w:r>
        <w:fldChar w:fldCharType="end"/>
      </w:r>
      <w:r>
        <w:t>.</w:t>
      </w:r>
    </w:p>
    <w:p w:rsidR="005155B3" w:rsidRDefault="005155B3" w:rsidP="005155B3">
      <w:pPr>
        <w:pStyle w:val="Heading3"/>
      </w:pPr>
      <w:bookmarkStart w:id="294" w:name="_Toc502671860"/>
      <w:r>
        <w:lastRenderedPageBreak/>
        <w:t>Fréquence pairée normalisée</w:t>
      </w:r>
      <w:bookmarkEnd w:id="294"/>
    </w:p>
    <w:p w:rsidR="005155B3" w:rsidRDefault="005155B3" w:rsidP="005155B3">
      <w:pPr>
        <w:pStyle w:val="Paragraphe"/>
      </w:pPr>
      <w:bookmarkStart w:id="295" w:name="_Hlk501396349"/>
      <w:r w:rsidRPr="002A1592">
        <w:t>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RNAsubopt sont pairées à 53,9288% du temps et ceux de MCFlashfold sont pairés à 87,6139% du temps.</w:t>
      </w:r>
      <w:r>
        <w:t xml:space="preserve"> Plus les nucléotides sont pairés, plus le nombre de MCN pour un ARN sera grand et plus le nombre de nucléotides qu’ils comprennent sera petit. Statistiquement, plus un MCN a de nucléotides, moins le nombre d’occurrences dans la base de données de ce MCN sera grand. Cette caractéristique est importante puisque pour déterminer la réactivité du nucléotide du MCN (lorsque la position du nucléotide lui est ajoutée), plus le nombre d’occurrences est grand plus sa puissance statistique augmente.</w:t>
      </w:r>
    </w:p>
    <w:bookmarkEnd w:id="295"/>
    <w:p w:rsidR="005155B3" w:rsidRDefault="005155B3" w:rsidP="005155B3">
      <w:pPr>
        <w:spacing w:line="240" w:lineRule="auto"/>
        <w:jc w:val="left"/>
      </w:pPr>
      <w:r>
        <w:br w:type="page"/>
      </w:r>
    </w:p>
    <w:p w:rsidR="005155B3" w:rsidRPr="008B03A0" w:rsidRDefault="005155B3" w:rsidP="005155B3">
      <w:pPr>
        <w:pStyle w:val="Heading3"/>
      </w:pPr>
      <w:bookmarkStart w:id="296" w:name="_Toc502671861"/>
      <w:r w:rsidRPr="0039533E">
        <w:lastRenderedPageBreak/>
        <w:t>Longueur</w:t>
      </w:r>
      <w:r w:rsidRPr="008B03A0">
        <w:t xml:space="preserve"> des séquences</w:t>
      </w:r>
      <w:bookmarkEnd w:id="296"/>
    </w:p>
    <w:p w:rsidR="005155B3" w:rsidRDefault="005155B3" w:rsidP="005155B3">
      <w:pPr>
        <w:pStyle w:val="Paragraphe"/>
      </w:pPr>
      <w:r>
        <w:rPr>
          <w:noProof/>
        </w:rPr>
        <mc:AlternateContent>
          <mc:Choice Requires="wps">
            <w:drawing>
              <wp:anchor distT="0" distB="0" distL="114300" distR="114300" simplePos="0" relativeHeight="252014592" behindDoc="0" locked="0" layoutInCell="1" allowOverlap="1" wp14:anchorId="35B42008" wp14:editId="5A3D95F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895400" w:rsidRPr="002E3E7B" w:rsidRDefault="00895400" w:rsidP="005155B3">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42008" id="Text Box 29" o:spid="_x0000_s1076" type="#_x0000_t202" style="position:absolute;left:0;text-align:left;margin-left:0;margin-top:69pt;width:269.3pt;height:2in;z-index:25201459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IxlkFxAAgAAewQAAA4A&#10;AAAAAAAAAAAAAAAALgIAAGRycy9lMm9Eb2MueG1sUEsBAi0AFAAGAAgAAAAhAOT1vyrdAAAACAEA&#10;AA8AAAAAAAAAAAAAAAAAmgQAAGRycy9kb3ducmV2LnhtbFBLBQYAAAAABAAEAPMAAACkBQAAAAA=&#10;" fillcolor="white [3212]" stroked="f">
                <v:textbox style="mso-fit-shape-to-text:t">
                  <w:txbxContent>
                    <w:p w:rsidR="00895400" w:rsidRPr="002E3E7B" w:rsidRDefault="00895400" w:rsidP="005155B3">
                      <w:pPr>
                        <w:pStyle w:val="Paragraphesuite"/>
                      </w:pPr>
                      <w:r w:rsidRPr="002E3E7B">
                        <w:t>Longueur des séquences de la base de données filtrée</w:t>
                      </w:r>
                    </w:p>
                  </w:txbxContent>
                </v:textbox>
                <w10:wrap anchorx="page"/>
              </v:shape>
            </w:pict>
          </mc:Fallback>
        </mc:AlternateContent>
      </w:r>
      <w:r>
        <w:t>La longueur des séquences comprend la boucle qui sert de contrôle et la séquence qui sert à l’identification. La plus petite séquence comprend 51 nucléotides et la plus grande a 131 nucléotides</w:t>
      </w:r>
      <w:r>
        <w:rPr>
          <w:noProof/>
        </w:rPr>
        <w:t xml:space="preserve">. </w:t>
      </w:r>
    </w:p>
    <w:p w:rsidR="005155B3" w:rsidRDefault="005155B3" w:rsidP="005155B3">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2013568" behindDoc="0" locked="0" layoutInCell="1" allowOverlap="1" wp14:anchorId="07AF1461" wp14:editId="62AD7313">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895400" w:rsidRPr="00D77373" w:rsidRDefault="00895400" w:rsidP="005155B3">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AF1461" id="Text Box 280" o:spid="_x0000_s1077" type="#_x0000_t202" style="position:absolute;left:0;text-align:left;margin-left:0;margin-top:152.75pt;width:114.9pt;height:30.1pt;z-index:252013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2zaJQ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pHEi9o10J5QMAfT5uJLw0sP7iclA25tTf2PA3OCEvXR&#10;oOireVnGNU9GuXhboOGuPc21hxmOUDXlwVEyGduQHkdkbuAWx9PJpNwzlzNr3Mck6PntxIW/tlPU&#10;8wvf/AI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Twts2iUCAAApBAAADgAAAAAAAAAAAAAAAAAuAgAAZHJzL2Uyb0Rv&#10;Yy54bWxQSwECLQAUAAYACAAAACEA2K3ng98AAAAIAQAADwAAAAAAAAAAAAAAAAB/BAAAZHJzL2Rv&#10;d25yZXYueG1sUEsFBgAAAAAEAAQA8wAAAIsFAAAAAA==&#10;" stroked="f">
                <v:textbox>
                  <w:txbxContent>
                    <w:p w:rsidR="00895400" w:rsidRPr="00D77373" w:rsidRDefault="00895400" w:rsidP="005155B3">
                      <w:pPr>
                        <w:rPr>
                          <w:lang w:val="en-CA"/>
                        </w:rPr>
                      </w:pPr>
                      <w:r>
                        <w:rPr>
                          <w:shd w:val="clear" w:color="auto" w:fill="FFFFFF" w:themeFill="background1"/>
                          <w:lang w:val="en-CA"/>
                        </w:rPr>
                        <w:t>Rang des séquences</w:t>
                      </w:r>
                    </w:p>
                  </w:txbxContent>
                </v:textbox>
                <w10:wrap anchorx="margin"/>
              </v:shape>
            </w:pict>
          </mc:Fallback>
        </mc:AlternateContent>
      </w:r>
      <w:r>
        <w:rPr>
          <w:noProof/>
          <w:lang w:val="en-CA"/>
        </w:rPr>
        <w:drawing>
          <wp:inline distT="0" distB="0" distL="0" distR="0" wp14:anchorId="332495B1" wp14:editId="1D8F6F76">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5155B3" w:rsidRDefault="005155B3" w:rsidP="00794739">
      <w:pPr>
        <w:pStyle w:val="Figure"/>
      </w:pPr>
      <w:bookmarkStart w:id="297" w:name="_Toc521087502"/>
      <w:r w:rsidRPr="0032646C">
        <w:rPr>
          <w:noProof/>
        </w:rPr>
        <mc:AlternateContent>
          <mc:Choice Requires="wps">
            <w:drawing>
              <wp:anchor distT="0" distB="0" distL="114300" distR="114300" simplePos="0" relativeHeight="252016640" behindDoc="0" locked="0" layoutInCell="1" allowOverlap="1" wp14:anchorId="22B3B246" wp14:editId="62CAE7F1">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895400" w:rsidRPr="002E3E7B" w:rsidRDefault="00895400"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3B246" id="Text Box 250" o:spid="_x0000_s1078" type="#_x0000_t202" style="position:absolute;left:0;text-align:left;margin-left:219.45pt;margin-top:17.55pt;width:36.45pt;height:54.2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" filled="f" stroked="f">
                <v:textbox>
                  <w:txbxContent>
                    <w:p w:rsidR="00895400" w:rsidRPr="002E3E7B" w:rsidRDefault="00895400"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noProof/>
        </w:rPr>
        <mc:AlternateContent>
          <mc:Choice Requires="wps">
            <w:drawing>
              <wp:anchor distT="0" distB="0" distL="114300" distR="114300" simplePos="0" relativeHeight="252015616" behindDoc="0" locked="0" layoutInCell="1" allowOverlap="1" wp14:anchorId="1D30F174" wp14:editId="79ABAE01">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895400" w:rsidRPr="002E3E7B" w:rsidRDefault="00895400"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F174" id="Text Box 242" o:spid="_x0000_s1079" type="#_x0000_t202" style="position:absolute;left:0;text-align:left;margin-left:0;margin-top:18.2pt;width:36.45pt;height:54.25pt;z-index:252015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" filled="f" stroked="f">
                <v:textbox>
                  <w:txbxContent>
                    <w:p w:rsidR="00895400" w:rsidRPr="002E3E7B" w:rsidRDefault="00895400" w:rsidP="005155B3">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32646C">
        <w:rPr>
          <w:noProof/>
          <w:lang w:val="en-CA"/>
        </w:rPr>
        <w:drawing>
          <wp:anchor distT="0" distB="0" distL="114300" distR="114300" simplePos="0" relativeHeight="252005376" behindDoc="0" locked="0" layoutInCell="1" allowOverlap="1" wp14:anchorId="4A3F456A" wp14:editId="7856C075">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46C">
        <w:t>Distribution de la longueur des séquences de l’ensemble de données filtré.</w:t>
      </w:r>
      <w:r>
        <w:t xml:space="preserve"> La moyenne de la longueur est de 103.98.</w:t>
      </w:r>
      <w:bookmarkEnd w:id="297"/>
    </w:p>
    <w:p w:rsidR="005155B3" w:rsidRDefault="005155B3" w:rsidP="005155B3">
      <w:pPr>
        <w:pStyle w:val="Paragraphesuite"/>
      </w:pPr>
      <w:bookmarkStart w:id="298" w:name="_Toc500955102"/>
      <w:r>
        <w:rPr>
          <w:noProof/>
        </w:rPr>
        <w:drawing>
          <wp:inline distT="0" distB="0" distL="0" distR="0" wp14:anchorId="33223740" wp14:editId="42AE57B5">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298"/>
    </w:p>
    <w:p w:rsidR="005155B3" w:rsidRPr="006C02B9" w:rsidRDefault="005155B3" w:rsidP="00794739">
      <w:pPr>
        <w:pStyle w:val="Figure"/>
      </w:pPr>
      <w:bookmarkStart w:id="299" w:name="_Hlk501397611"/>
      <w:bookmarkStart w:id="300" w:name="_Toc521087503"/>
      <w:r w:rsidRPr="002E3E7B">
        <w:t xml:space="preserve">L’ARN le plus long (131 nt) à gauche (A) avec le plus petit (51 nt) à droite (B). </w:t>
      </w:r>
      <w:r>
        <w:t>Le mode couleur selon la réactivité est activé</w:t>
      </w:r>
      <w:bookmarkEnd w:id="299"/>
      <w:r>
        <w:t xml:space="preserve">. Un </w:t>
      </w:r>
      <w:r>
        <w:lastRenderedPageBreak/>
        <w:t>nucléotide bleu est réactif et un nucléotide rouge l’est peu.</w:t>
      </w:r>
      <w:bookmarkEnd w:id="300"/>
      <w:r w:rsidRPr="006C02B9">
        <w:br w:type="page"/>
      </w:r>
    </w:p>
    <w:p w:rsidR="005155B3" w:rsidRDefault="005155B3" w:rsidP="005155B3">
      <w:pPr>
        <w:pStyle w:val="Paragraphe"/>
      </w:pPr>
      <w:r>
        <w:lastRenderedPageBreak/>
        <w:t>Une amélioration possible de cet algorithme serait de mieux définir les sous-structures des jonctions.</w:t>
      </w: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5155B3" w:rsidRDefault="005155B3" w:rsidP="005155B3">
      <w:pPr>
        <w:pStyle w:val="Paragraphe"/>
      </w:pPr>
    </w:p>
    <w:p w:rsidR="00D53208" w:rsidRPr="007476FB" w:rsidRDefault="005155B3" w:rsidP="007A63C0">
      <w:pPr>
        <w:rPr>
          <w:sz w:val="14"/>
        </w:rPr>
      </w:pPr>
      <w:r>
        <w:t>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MCFlashfold et RNAsubopt sont deux méthodes indépendantes de prédictions des SS</w:t>
      </w:r>
    </w:p>
    <w:sectPr w:rsidR="00D53208" w:rsidRPr="007476FB" w:rsidSect="00C01DF0">
      <w:headerReference w:type="default" r:id="rId101"/>
      <w:footerReference w:type="default" r:id="rId102"/>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5337" w:rsidRDefault="00C25337" w:rsidP="00757EB9">
      <w:pPr>
        <w:spacing w:after="120" w:line="240" w:lineRule="auto"/>
      </w:pPr>
      <w:r>
        <w:separator/>
      </w:r>
    </w:p>
  </w:endnote>
  <w:endnote w:type="continuationSeparator" w:id="0">
    <w:p w:rsidR="00C25337" w:rsidRDefault="00C25337" w:rsidP="00757EB9">
      <w:pPr>
        <w:spacing w:after="120" w:line="240" w:lineRule="auto"/>
      </w:pPr>
      <w:r>
        <w:separator/>
      </w:r>
    </w:p>
  </w:endnote>
  <w:endnote w:type="continuationNotice" w:id="1">
    <w:p w:rsidR="00C25337" w:rsidRDefault="00C253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pPr>
      <w:framePr w:wrap="around" w:vAnchor="text" w:hAnchor="margin" w:xAlign="right" w:y="1"/>
    </w:pPr>
    <w:r>
      <w:fldChar w:fldCharType="begin"/>
    </w:r>
    <w:r>
      <w:instrText xml:space="preserve">PAGE  </w:instrText>
    </w:r>
    <w:r>
      <w:fldChar w:fldCharType="separate"/>
    </w:r>
    <w:r>
      <w:rPr>
        <w:noProof/>
      </w:rPr>
      <w:t>vi</w:t>
    </w:r>
    <w:r>
      <w:fldChar w:fldCharType="end"/>
    </w:r>
  </w:p>
  <w:p w:rsidR="00895400" w:rsidRDefault="0089540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895400" w:rsidRDefault="00895400">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895400" w:rsidRPr="001A1471" w:rsidRDefault="00895400"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E80AA5" w:rsidRDefault="00895400"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E80AA5" w:rsidRDefault="00895400"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5337" w:rsidRDefault="00C25337" w:rsidP="00757EB9">
      <w:pPr>
        <w:spacing w:after="120" w:line="240" w:lineRule="auto"/>
      </w:pPr>
      <w:r>
        <w:separator/>
      </w:r>
    </w:p>
  </w:footnote>
  <w:footnote w:type="continuationSeparator" w:id="0">
    <w:p w:rsidR="00C25337" w:rsidRDefault="00C25337" w:rsidP="00757EB9">
      <w:pPr>
        <w:spacing w:after="120" w:line="240" w:lineRule="auto"/>
      </w:pPr>
      <w:r>
        <w:separator/>
      </w:r>
    </w:p>
  </w:footnote>
  <w:footnote w:type="continuationNotice" w:id="1">
    <w:p w:rsidR="00C25337" w:rsidRDefault="00C2533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51563C">
    <w:pPr>
      <w:framePr w:wrap="around" w:vAnchor="text" w:hAnchor="margin" w:xAlign="right" w:y="1"/>
    </w:pPr>
    <w:r>
      <w:fldChar w:fldCharType="begin"/>
    </w:r>
    <w:r>
      <w:instrText xml:space="preserve">PAGE  </w:instrText>
    </w:r>
    <w:r>
      <w:fldChar w:fldCharType="end"/>
    </w:r>
  </w:p>
  <w:p w:rsidR="00895400" w:rsidRDefault="00895400">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AB62FC" w:rsidRDefault="00895400"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1A1471" w:rsidRDefault="00895400"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AB62FC" w:rsidRDefault="00895400"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AB62FC" w:rsidRDefault="00895400"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Default="00895400"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400" w:rsidRPr="00AB62FC" w:rsidRDefault="00895400"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1"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192"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FFFFFF89"/>
    <w:multiLevelType w:val="singleLevel"/>
    <w:tmpl w:val="087A88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9"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0"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0DB0BC9"/>
    <w:multiLevelType w:val="hybridMultilevel"/>
    <w:tmpl w:val="91D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0EF"/>
    <w:multiLevelType w:val="hybridMultilevel"/>
    <w:tmpl w:val="DB8662BE"/>
    <w:lvl w:ilvl="0" w:tplc="7060A110">
      <w:start w:val="1"/>
      <w:numFmt w:val="decimal"/>
      <w:pStyle w:val="Figure"/>
      <w:suff w:val="space"/>
      <w:lvlText w:val="Figure %1."/>
      <w:lvlJc w:val="left"/>
      <w:pPr>
        <w:ind w:left="6010"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3"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C746A0B"/>
    <w:multiLevelType w:val="hybridMultilevel"/>
    <w:tmpl w:val="ECB46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7" w15:restartNumberingAfterBreak="0">
    <w:nsid w:val="42A62850"/>
    <w:multiLevelType w:val="hybridMultilevel"/>
    <w:tmpl w:val="67189078"/>
    <w:lvl w:ilvl="0" w:tplc="0409000F">
      <w:start w:val="1"/>
      <w:numFmt w:val="decimal"/>
      <w:lvlText w:val="%1."/>
      <w:lvlJc w:val="left"/>
      <w:pPr>
        <w:ind w:left="106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0"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21"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CBC5DE5"/>
    <w:multiLevelType w:val="hybridMultilevel"/>
    <w:tmpl w:val="B2B0A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9C4637"/>
    <w:multiLevelType w:val="hybridMultilevel"/>
    <w:tmpl w:val="F790D174"/>
    <w:lvl w:ilvl="0" w:tplc="2AC2E2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D3142"/>
    <w:multiLevelType w:val="hybridMultilevel"/>
    <w:tmpl w:val="F55A48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7"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8"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32"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7"/>
  </w:num>
  <w:num w:numId="6">
    <w:abstractNumId w:val="12"/>
  </w:num>
  <w:num w:numId="7">
    <w:abstractNumId w:val="31"/>
  </w:num>
  <w:num w:numId="8">
    <w:abstractNumId w:val="7"/>
  </w:num>
  <w:num w:numId="9">
    <w:abstractNumId w:val="19"/>
  </w:num>
  <w:num w:numId="10">
    <w:abstractNumId w:val="1"/>
  </w:num>
  <w:num w:numId="11">
    <w:abstractNumId w:val="3"/>
  </w:num>
  <w:num w:numId="12">
    <w:abstractNumId w:val="8"/>
  </w:num>
  <w:num w:numId="13">
    <w:abstractNumId w:val="14"/>
  </w:num>
  <w:num w:numId="14">
    <w:abstractNumId w:val="31"/>
    <w:lvlOverride w:ilvl="0">
      <w:startOverride w:val="1"/>
    </w:lvlOverride>
  </w:num>
  <w:num w:numId="15">
    <w:abstractNumId w:val="31"/>
    <w:lvlOverride w:ilvl="0">
      <w:startOverride w:val="1"/>
    </w:lvlOverride>
  </w:num>
  <w:num w:numId="16">
    <w:abstractNumId w:val="21"/>
  </w:num>
  <w:num w:numId="17">
    <w:abstractNumId w:val="31"/>
    <w:lvlOverride w:ilvl="0">
      <w:startOverride w:val="1"/>
    </w:lvlOverride>
  </w:num>
  <w:num w:numId="18">
    <w:abstractNumId w:val="12"/>
    <w:lvlOverride w:ilvl="0">
      <w:startOverride w:val="1"/>
    </w:lvlOverride>
  </w:num>
  <w:num w:numId="19">
    <w:abstractNumId w:val="26"/>
  </w:num>
  <w:num w:numId="20">
    <w:abstractNumId w:val="1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3"/>
  </w:num>
  <w:num w:numId="24">
    <w:abstractNumId w:val="12"/>
    <w:lvlOverride w:ilvl="0">
      <w:startOverride w:val="1"/>
    </w:lvlOverride>
  </w:num>
  <w:num w:numId="25">
    <w:abstractNumId w:val="12"/>
    <w:lvlOverride w:ilvl="0">
      <w:startOverride w:val="1"/>
    </w:lvlOverride>
  </w:num>
  <w:num w:numId="26">
    <w:abstractNumId w:val="12"/>
    <w:lvlOverride w:ilvl="0">
      <w:startOverride w:val="1"/>
    </w:lvlOverride>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
  </w:num>
  <w:num w:numId="30">
    <w:abstractNumId w:val="30"/>
  </w:num>
  <w:num w:numId="31">
    <w:abstractNumId w:val="12"/>
    <w:lvlOverride w:ilvl="0">
      <w:startOverride w:val="1"/>
    </w:lvlOverride>
  </w:num>
  <w:num w:numId="32">
    <w:abstractNumId w:val="21"/>
  </w:num>
  <w:num w:numId="33">
    <w:abstractNumId w:val="4"/>
  </w:num>
  <w:num w:numId="34">
    <w:abstractNumId w:val="24"/>
  </w:num>
  <w:num w:numId="35">
    <w:abstractNumId w:val="29"/>
  </w:num>
  <w:num w:numId="36">
    <w:abstractNumId w:val="10"/>
  </w:num>
  <w:num w:numId="37">
    <w:abstractNumId w:val="5"/>
  </w:num>
  <w:num w:numId="38">
    <w:abstractNumId w:val="12"/>
    <w:lvlOverride w:ilvl="0">
      <w:startOverride w:val="1"/>
    </w:lvlOverride>
  </w:num>
  <w:num w:numId="39">
    <w:abstractNumId w:val="22"/>
  </w:num>
  <w:num w:numId="40">
    <w:abstractNumId w:val="32"/>
  </w:num>
  <w:num w:numId="41">
    <w:abstractNumId w:val="18"/>
  </w:num>
  <w:num w:numId="42">
    <w:abstractNumId w:val="11"/>
  </w:num>
  <w:num w:numId="43">
    <w:abstractNumId w:val="15"/>
  </w:num>
  <w:num w:numId="44">
    <w:abstractNumId w:val="0"/>
  </w:num>
  <w:num w:numId="45">
    <w:abstractNumId w:val="23"/>
  </w:num>
  <w:num w:numId="46">
    <w:abstractNumId w:val="25"/>
  </w:num>
  <w:num w:numId="47">
    <w:abstractNumId w:val="17"/>
  </w:num>
  <w:num w:numId="48">
    <w:abstractNumId w:val="31"/>
    <w:lvlOverride w:ilvl="0">
      <w:startOverride w:val="1"/>
    </w:lvlOverride>
  </w:num>
  <w:num w:numId="49">
    <w:abstractNumId w:val="12"/>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6"/>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C5282"/>
    <w:rsid w:val="000D301C"/>
    <w:rsid w:val="000D5EDE"/>
    <w:rsid w:val="000E1061"/>
    <w:rsid w:val="000E3A22"/>
    <w:rsid w:val="000F00D2"/>
    <w:rsid w:val="000F4C45"/>
    <w:rsid w:val="001016C0"/>
    <w:rsid w:val="00104C9F"/>
    <w:rsid w:val="0011170C"/>
    <w:rsid w:val="00114B31"/>
    <w:rsid w:val="00116F2A"/>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566C6"/>
    <w:rsid w:val="00256874"/>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14E"/>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7755C"/>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5B3"/>
    <w:rsid w:val="0051563C"/>
    <w:rsid w:val="00520369"/>
    <w:rsid w:val="00521564"/>
    <w:rsid w:val="00522A9F"/>
    <w:rsid w:val="00527B2B"/>
    <w:rsid w:val="00530D48"/>
    <w:rsid w:val="005316CE"/>
    <w:rsid w:val="0053210D"/>
    <w:rsid w:val="0053701E"/>
    <w:rsid w:val="005403CD"/>
    <w:rsid w:val="00540B82"/>
    <w:rsid w:val="00541A03"/>
    <w:rsid w:val="005452B1"/>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908"/>
    <w:rsid w:val="005B1DC9"/>
    <w:rsid w:val="005B1EE8"/>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739"/>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2397"/>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5400"/>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0B94"/>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684"/>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066D"/>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229A"/>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5337"/>
    <w:rsid w:val="00C26B49"/>
    <w:rsid w:val="00C36069"/>
    <w:rsid w:val="00C4196A"/>
    <w:rsid w:val="00C419DF"/>
    <w:rsid w:val="00C429E8"/>
    <w:rsid w:val="00C4423A"/>
    <w:rsid w:val="00C442A3"/>
    <w:rsid w:val="00C4542E"/>
    <w:rsid w:val="00C5544B"/>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10AE"/>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3208"/>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D14E58"/>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Figure2"/>
    <w:link w:val="FigureChar"/>
    <w:uiPriority w:val="1"/>
    <w:qFormat/>
    <w:rsid w:val="00794739"/>
    <w:pPr>
      <w:numPr>
        <w:numId w:val="6"/>
      </w:numPr>
      <w:spacing w:before="0" w:after="100" w:afterAutospacing="1" w:line="240" w:lineRule="auto"/>
      <w:jc w:val="both"/>
    </w:pPr>
    <w:rPr>
      <w:b/>
    </w:r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794739"/>
    <w:rPr>
      <w:b/>
      <w:sz w:val="24"/>
      <w:lang w:val="fr-CA" w:eastAsia="fr-FR"/>
    </w:rPr>
  </w:style>
  <w:style w:type="table" w:styleId="ListTable5Dark-Accent5">
    <w:name w:val="List Table 5 Dark Accent 5"/>
    <w:basedOn w:val="TableNormal"/>
    <w:uiPriority w:val="50"/>
    <w:rsid w:val="009C066D"/>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1Light-Accent5">
    <w:name w:val="List Table 1 Light Accent 5"/>
    <w:basedOn w:val="TableNormal"/>
    <w:uiPriority w:val="46"/>
    <w:rsid w:val="009C066D"/>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Bullet">
    <w:name w:val="List Bullet"/>
    <w:basedOn w:val="Normal"/>
    <w:unhideWhenUsed/>
    <w:rsid w:val="00794739"/>
    <w:pPr>
      <w:numPr>
        <w:numId w:val="44"/>
      </w:numPr>
      <w:contextualSpacing/>
    </w:pPr>
  </w:style>
  <w:style w:type="paragraph" w:customStyle="1" w:styleId="figure20">
    <w:name w:val="figure2"/>
    <w:basedOn w:val="Figure"/>
    <w:next w:val="Paragraphe"/>
    <w:link w:val="figure2Char"/>
    <w:uiPriority w:val="99"/>
    <w:rsid w:val="00794739"/>
    <w:pPr>
      <w:framePr w:wrap="around" w:vAnchor="text" w:hAnchor="text" w:y="1"/>
      <w:numPr>
        <w:numId w:val="0"/>
      </w:numPr>
    </w:pPr>
    <w:rPr>
      <w:b w:val="0"/>
    </w:rPr>
  </w:style>
  <w:style w:type="paragraph" w:customStyle="1" w:styleId="Figure2">
    <w:name w:val="Figure2"/>
    <w:basedOn w:val="Figure"/>
    <w:link w:val="Figure2Char0"/>
    <w:uiPriority w:val="99"/>
    <w:qFormat/>
    <w:rsid w:val="00794739"/>
    <w:rPr>
      <w:b w:val="0"/>
    </w:rPr>
  </w:style>
  <w:style w:type="character" w:customStyle="1" w:styleId="figure2Char">
    <w:name w:val="figure2 Char"/>
    <w:basedOn w:val="DefaultParagraphFont"/>
    <w:link w:val="figure20"/>
    <w:uiPriority w:val="99"/>
    <w:rsid w:val="00794739"/>
    <w:rPr>
      <w:sz w:val="24"/>
      <w:lang w:val="fr-CA" w:eastAsia="fr-FR"/>
    </w:rPr>
  </w:style>
  <w:style w:type="table" w:styleId="GridTable1Light-Accent6">
    <w:name w:val="Grid Table 1 Light Accent 6"/>
    <w:basedOn w:val="TableNormal"/>
    <w:uiPriority w:val="46"/>
    <w:rsid w:val="0097268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Figure2Char0">
    <w:name w:val="Figure2 Char"/>
    <w:basedOn w:val="FigureChar"/>
    <w:link w:val="Figure2"/>
    <w:uiPriority w:val="99"/>
    <w:rsid w:val="00794739"/>
    <w:rPr>
      <w:b w:val="0"/>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778641243">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849609688">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3587158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2.png"/><Relationship Id="rId68" Type="http://schemas.openxmlformats.org/officeDocument/2006/relationships/header" Target="header10.xml"/><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header" Target="header6.xml"/><Relationship Id="rId45" Type="http://schemas.openxmlformats.org/officeDocument/2006/relationships/image" Target="media/image26.jpe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image" Target="media/image52.png"/><Relationship Id="rId87" Type="http://schemas.openxmlformats.org/officeDocument/2006/relationships/image" Target="media/image59.png"/><Relationship Id="rId102" Type="http://schemas.openxmlformats.org/officeDocument/2006/relationships/footer" Target="footer7.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header" Target="header7.xml"/><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0.png"/><Relationship Id="rId100" Type="http://schemas.openxmlformats.org/officeDocument/2006/relationships/image" Target="media/image72.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header" Target="header12.xml"/><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rmdb.stanford.edu/detail/ETERNA_R00_0000" TargetMode="External"/><Relationship Id="rId49" Type="http://schemas.openxmlformats.org/officeDocument/2006/relationships/image" Target="media/image30.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header" Target="header8.xml"/><Relationship Id="rId73" Type="http://schemas.openxmlformats.org/officeDocument/2006/relationships/image" Target="media/image49.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header" Target="header14.xml"/><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footer" Target="footer5.xml"/><Relationship Id="rId34" Type="http://schemas.openxmlformats.org/officeDocument/2006/relationships/hyperlink" Target="http://eternawiki.org/wiki/index.php5/1M7" TargetMode="External"/><Relationship Id="rId50" Type="http://schemas.openxmlformats.org/officeDocument/2006/relationships/image" Target="media/image31.png"/><Relationship Id="rId55" Type="http://schemas.openxmlformats.org/officeDocument/2006/relationships/footer" Target="footer6.xml"/><Relationship Id="rId76" Type="http://schemas.openxmlformats.org/officeDocument/2006/relationships/header" Target="header13.xml"/><Relationship Id="rId97" Type="http://schemas.openxmlformats.org/officeDocument/2006/relationships/image" Target="media/image69.png"/><Relationship Id="rId10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34175-F8CC-46E2-BC8E-30F67D120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349</TotalTime>
  <Pages>113</Pages>
  <Words>28122</Words>
  <Characters>160297</Characters>
  <Application>Microsoft Office Word</Application>
  <DocSecurity>0</DocSecurity>
  <Lines>1335</Lines>
  <Paragraphs>3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9</cp:revision>
  <cp:lastPrinted>2017-12-29T18:26:00Z</cp:lastPrinted>
  <dcterms:created xsi:type="dcterms:W3CDTF">2018-08-03T17:36:00Z</dcterms:created>
  <dcterms:modified xsi:type="dcterms:W3CDTF">2018-08-04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